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bookmarkStart w:id="0" w:name="_Hlk168136956"/>
      <w:bookmarkEnd w:id="0"/>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Masivos/ Visual Analytics and Big Data</w:t>
      </w:r>
    </w:p>
    <w:p w14:paraId="6D71EAEA" w14:textId="38EB1785" w:rsidR="0016080C" w:rsidRPr="005F72EA" w:rsidRDefault="00392EEA" w:rsidP="005F72EA">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 xml:space="preserve">Biker: </w:t>
      </w:r>
      <w:r w:rsidR="0096151F">
        <w:rPr>
          <w:rFonts w:asciiTheme="minorHAnsi" w:hAnsiTheme="minorHAnsi" w:cs="Tahoma"/>
          <w:color w:val="0098CD"/>
          <w:sz w:val="52"/>
          <w:szCs w:val="28"/>
        </w:rPr>
        <w:t xml:space="preserve">un innovador sistema de análisis de datos sobre 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61F2F3A4"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w:t>
      </w:r>
      <w:r w:rsidR="00392EEA">
        <w:rPr>
          <w:lang w:eastAsia="en-US"/>
        </w:rPr>
        <w:t>posicionado</w:t>
      </w:r>
      <w:r>
        <w:rPr>
          <w:lang w:eastAsia="en-US"/>
        </w:rPr>
        <w:t xml:space="preserve"> </w:t>
      </w:r>
      <w:r w:rsidR="00392EEA">
        <w:rPr>
          <w:lang w:eastAsia="en-US"/>
        </w:rPr>
        <w:t>los</w:t>
      </w:r>
      <w:r>
        <w:rPr>
          <w:lang w:eastAsia="en-US"/>
        </w:rPr>
        <w:t xml:space="preserve"> dato</w:t>
      </w:r>
      <w:r w:rsidR="00392EEA">
        <w:rPr>
          <w:lang w:eastAsia="en-US"/>
        </w:rPr>
        <w:t>s</w:t>
      </w:r>
      <w:r>
        <w:rPr>
          <w:lang w:eastAsia="en-US"/>
        </w:rPr>
        <w:t xml:space="preserve"> como </w:t>
      </w:r>
      <w:r w:rsidR="006A5F9B">
        <w:rPr>
          <w:lang w:eastAsia="en-US"/>
        </w:rPr>
        <w:t>epicentro</w:t>
      </w:r>
      <w:r>
        <w:rPr>
          <w:lang w:eastAsia="en-US"/>
        </w:rPr>
        <w:t xml:space="preserve"> de </w:t>
      </w:r>
      <w:r w:rsidR="00392EEA">
        <w:rPr>
          <w:lang w:eastAsia="en-US"/>
        </w:rPr>
        <w:t>numerosos</w:t>
      </w:r>
      <w:r>
        <w:rPr>
          <w:lang w:eastAsia="en-US"/>
        </w:rPr>
        <w:t xml:space="preserve"> ámbito</w:t>
      </w:r>
      <w:r w:rsidR="00392EEA">
        <w:rPr>
          <w:lang w:eastAsia="en-US"/>
        </w:rPr>
        <w:t>s</w:t>
      </w:r>
      <w:r>
        <w:rPr>
          <w:lang w:eastAsia="en-US"/>
        </w:rPr>
        <w:t xml:space="preserve">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l ciclo de vida de</w:t>
      </w:r>
      <w:r w:rsidR="001A01E9">
        <w:rPr>
          <w:lang w:eastAsia="en-US"/>
        </w:rPr>
        <w:t xml:space="preserve"> </w:t>
      </w:r>
      <w:r w:rsidR="001815B6">
        <w:rPr>
          <w:lang w:eastAsia="en-US"/>
        </w:rPr>
        <w:t>l</w:t>
      </w:r>
      <w:r w:rsidR="001A01E9">
        <w:rPr>
          <w:lang w:eastAsia="en-US"/>
        </w:rPr>
        <w:t>os</w:t>
      </w:r>
      <w:r w:rsidR="001815B6">
        <w:rPr>
          <w:lang w:eastAsia="en-US"/>
        </w:rPr>
        <w:t xml:space="preserve"> dato</w:t>
      </w:r>
      <w:r w:rsidR="001A01E9">
        <w:rPr>
          <w:lang w:eastAsia="en-US"/>
        </w:rPr>
        <w:t>s ha tenido tanto impacto en los últimos años como la visualización de datos.</w:t>
      </w:r>
      <w:r w:rsidR="001A17A3">
        <w:rPr>
          <w:lang w:eastAsia="en-US"/>
        </w:rPr>
        <w:t xml:space="preserve"> </w:t>
      </w:r>
    </w:p>
    <w:p w14:paraId="5AC85169" w14:textId="27A38947"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w:t>
      </w:r>
      <w:r w:rsidR="001A01E9">
        <w:rPr>
          <w:lang w:eastAsia="en-US"/>
        </w:rPr>
        <w:t>Estas</w:t>
      </w:r>
      <w:r w:rsidR="00F874A3">
        <w:rPr>
          <w:lang w:eastAsia="en-US"/>
        </w:rPr>
        <w:t xml:space="preserve">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7BD3B4B8"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r</w:t>
      </w:r>
      <w:r w:rsidR="002259F5">
        <w:rPr>
          <w:lang w:eastAsia="en-US"/>
        </w:rPr>
        <w:t>á</w:t>
      </w:r>
      <w:r>
        <w:rPr>
          <w:lang w:eastAsia="en-US"/>
        </w:rPr>
        <w:t xml:space="preserve"> a la pr</w:t>
      </w:r>
      <w:r w:rsidR="002259F5">
        <w:rPr>
          <w:lang w:eastAsia="en-US"/>
        </w:rPr>
        <w:t>á</w:t>
      </w:r>
      <w:r>
        <w:rPr>
          <w:lang w:eastAsia="en-US"/>
        </w:rPr>
        <w:t>ctica el ciclo de vida completo de los datos</w:t>
      </w:r>
      <w:r w:rsidR="00A04B95">
        <w:rPr>
          <w:lang w:eastAsia="en-US"/>
        </w:rPr>
        <w:t>. Dicho proceso se inicia</w:t>
      </w:r>
      <w:r w:rsidR="002259F5">
        <w:rPr>
          <w:lang w:eastAsia="en-US"/>
        </w:rPr>
        <w:t>rá</w:t>
      </w:r>
      <w:r w:rsidR="00A04B95">
        <w:rPr>
          <w:lang w:eastAsia="en-US"/>
        </w:rPr>
        <w:t xml:space="preserve">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APIs)</w:t>
      </w:r>
      <w:r w:rsidR="002259F5">
        <w:rPr>
          <w:lang w:eastAsia="en-US"/>
        </w:rPr>
        <w:t xml:space="preserve">. </w:t>
      </w:r>
      <w:r>
        <w:rPr>
          <w:lang w:eastAsia="en-US"/>
        </w:rPr>
        <w:t xml:space="preserve"> </w:t>
      </w:r>
      <w:r w:rsidR="00D122BB">
        <w:rPr>
          <w:lang w:eastAsia="en-US"/>
        </w:rPr>
        <w:t>Con los datos recogidos, se llevarán a cabo l</w:t>
      </w:r>
      <w:r w:rsidR="002259F5">
        <w:rPr>
          <w:lang w:eastAsia="en-US"/>
        </w:rPr>
        <w:t>as</w:t>
      </w:r>
      <w:r w:rsidR="00A04B95">
        <w:rPr>
          <w:lang w:eastAsia="en-US"/>
        </w:rPr>
        <w:t xml:space="preserve"> etapas de</w:t>
      </w:r>
      <w:r>
        <w:rPr>
          <w:lang w:eastAsia="en-US"/>
        </w:rPr>
        <w:t xml:space="preserve"> limpieza y procesamiento</w:t>
      </w:r>
      <w:r w:rsidR="00703325">
        <w:rPr>
          <w:lang w:eastAsia="en-US"/>
        </w:rPr>
        <w:t xml:space="preserve"> para posteriormente almacenar dichos datos</w:t>
      </w:r>
      <w:r w:rsidR="00A04B95">
        <w:rPr>
          <w:lang w:eastAsia="en-US"/>
        </w:rPr>
        <w:t xml:space="preserve">. </w:t>
      </w:r>
      <w:r w:rsidR="00703325">
        <w:rPr>
          <w:lang w:eastAsia="en-US"/>
        </w:rPr>
        <w:t>Seguidamente</w:t>
      </w:r>
      <w:r w:rsidR="00A04B95">
        <w:rPr>
          <w:lang w:eastAsia="en-US"/>
        </w:rPr>
        <w:t>, se</w:t>
      </w:r>
      <w:r>
        <w:rPr>
          <w:lang w:eastAsia="en-US"/>
        </w:rPr>
        <w:t xml:space="preserve"> aplica</w:t>
      </w:r>
      <w:r w:rsidR="00F67C10">
        <w:rPr>
          <w:lang w:eastAsia="en-US"/>
        </w:rPr>
        <w:t>rá</w:t>
      </w:r>
      <w:r>
        <w:rPr>
          <w:lang w:eastAsia="en-US"/>
        </w:rPr>
        <w:t>n técnicas de IA</w:t>
      </w:r>
      <w:r w:rsidR="00D122BB">
        <w:rPr>
          <w:lang w:eastAsia="en-US"/>
        </w:rPr>
        <w:t xml:space="preserve"> como regresiones o redes neuronales, las cuales serán </w:t>
      </w:r>
      <w:r>
        <w:rPr>
          <w:lang w:eastAsia="en-US"/>
        </w:rPr>
        <w:t>necesarias para la obtención de información</w:t>
      </w:r>
      <w:r w:rsidR="00A04B95">
        <w:rPr>
          <w:lang w:eastAsia="en-US"/>
        </w:rPr>
        <w:t xml:space="preserve"> relevante para el usuario final. Finalmente, se culmina</w:t>
      </w:r>
      <w:r w:rsidR="00D122BB">
        <w:rPr>
          <w:lang w:eastAsia="en-US"/>
        </w:rPr>
        <w:t>rá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02B02DB7" w:rsidR="00DB67DA" w:rsidRPr="001A01E9"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w:t>
      </w:r>
      <w:r w:rsidR="001A01E9">
        <w:rPr>
          <w:lang w:eastAsia="en-US"/>
        </w:rPr>
        <w:t>,</w:t>
      </w:r>
      <w:r w:rsidR="00FB6F23">
        <w:rPr>
          <w:lang w:eastAsia="en-US"/>
        </w:rPr>
        <w:t xml:space="preserve"> </w:t>
      </w:r>
      <w:r w:rsidR="001A01E9">
        <w:rPr>
          <w:lang w:eastAsia="en-US"/>
        </w:rPr>
        <w:t>r</w:t>
      </w:r>
      <w:r w:rsidR="00FB6F23">
        <w:rPr>
          <w:lang w:eastAsia="en-US"/>
        </w:rPr>
        <w:t>eco</w:t>
      </w:r>
      <w:r w:rsidR="00D122BB">
        <w:rPr>
          <w:lang w:eastAsia="en-US"/>
        </w:rPr>
        <w:t>gida de datos</w:t>
      </w:r>
      <w:r w:rsidR="001A01E9">
        <w:rPr>
          <w:lang w:eastAsia="en-US"/>
        </w:rPr>
        <w:t>, g</w:t>
      </w:r>
      <w:r w:rsidR="00F67C10">
        <w:rPr>
          <w:lang w:eastAsia="en-US"/>
        </w:rPr>
        <w:t>estión de datos</w:t>
      </w:r>
      <w:r w:rsidR="001A01E9">
        <w:rPr>
          <w:lang w:eastAsia="en-US"/>
        </w:rPr>
        <w:t>, a</w:t>
      </w:r>
      <w:r w:rsidR="00FB6F23" w:rsidRPr="001A01E9">
        <w:rPr>
          <w:lang w:eastAsia="en-US"/>
        </w:rPr>
        <w:t>nálisis</w:t>
      </w:r>
      <w:r w:rsidR="00D122BB" w:rsidRPr="001A01E9">
        <w:rPr>
          <w:lang w:eastAsia="en-US"/>
        </w:rPr>
        <w:t xml:space="preserve"> de datos</w:t>
      </w:r>
      <w:r w:rsidR="001A01E9">
        <w:rPr>
          <w:lang w:eastAsia="en-US"/>
        </w:rPr>
        <w:t>, v</w:t>
      </w:r>
      <w:r w:rsidR="00FB6F23" w:rsidRPr="001A01E9">
        <w:rPr>
          <w:lang w:eastAsia="en-US"/>
        </w:rPr>
        <w:t>isualización</w:t>
      </w:r>
      <w:r w:rsidR="00D122BB" w:rsidRPr="001A01E9">
        <w:rPr>
          <w:lang w:eastAsia="en-US"/>
        </w:rPr>
        <w:t xml:space="preserve"> de datos</w:t>
      </w:r>
      <w:r w:rsidR="00FB6F23" w:rsidRPr="001A01E9">
        <w:rPr>
          <w:lang w:eastAsia="en-US"/>
        </w:rPr>
        <w:t>.</w:t>
      </w:r>
    </w:p>
    <w:p w14:paraId="08B78616" w14:textId="451F0E3A" w:rsidR="008544B8" w:rsidRPr="001A01E9" w:rsidRDefault="008544B8" w:rsidP="006403BD">
      <w:pPr>
        <w:rPr>
          <w:lang w:eastAsia="en-US"/>
        </w:rPr>
      </w:pPr>
    </w:p>
    <w:p w14:paraId="5371A435" w14:textId="77777777" w:rsidR="002B3E99" w:rsidRPr="001A01E9" w:rsidRDefault="002B3E99" w:rsidP="006403BD">
      <w:pPr>
        <w:rPr>
          <w:lang w:eastAsia="en-US"/>
        </w:rPr>
      </w:pPr>
    </w:p>
    <w:p w14:paraId="2829BB68" w14:textId="77777777" w:rsidR="00D92F3B" w:rsidRPr="001A01E9" w:rsidRDefault="00D92F3B">
      <w:pPr>
        <w:spacing w:before="0" w:after="0" w:line="240" w:lineRule="auto"/>
        <w:jc w:val="left"/>
        <w:rPr>
          <w:lang w:eastAsia="en-US"/>
        </w:rPr>
      </w:pPr>
      <w:bookmarkStart w:id="1" w:name="_Toc437509152"/>
      <w:r w:rsidRPr="001A01E9">
        <w:rPr>
          <w:lang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291E007E" w:rsidR="00F67C10" w:rsidRPr="00601F11" w:rsidRDefault="00F67C10" w:rsidP="00194057">
      <w:pPr>
        <w:rPr>
          <w:lang w:val="en-GB"/>
        </w:rPr>
      </w:pPr>
      <w:r w:rsidRPr="00601F11">
        <w:rPr>
          <w:lang w:val="en-GB"/>
        </w:rPr>
        <w:t xml:space="preserve">The continuous evolution in information technologies has </w:t>
      </w:r>
      <w:r w:rsidR="001A01E9">
        <w:rPr>
          <w:lang w:val="en-GB"/>
        </w:rPr>
        <w:t>positioned</w:t>
      </w:r>
      <w:r w:rsidRPr="00601F11">
        <w:rPr>
          <w:lang w:val="en-GB"/>
        </w:rPr>
        <w:t xml:space="preserve"> data as the core of </w:t>
      </w:r>
      <w:r w:rsidR="001A01E9">
        <w:rPr>
          <w:lang w:val="en-GB"/>
        </w:rPr>
        <w:t>many</w:t>
      </w:r>
      <w:r w:rsidRPr="00601F11">
        <w:rPr>
          <w:lang w:val="en-GB"/>
        </w:rPr>
        <w:t xml:space="preserve"> </w:t>
      </w:r>
      <w:r w:rsidR="001A01E9" w:rsidRPr="00601F11">
        <w:rPr>
          <w:lang w:val="en-GB"/>
        </w:rPr>
        <w:t>areas</w:t>
      </w:r>
      <w:r w:rsidRPr="00601F11">
        <w:rPr>
          <w:lang w:val="en-GB"/>
        </w:rPr>
        <w:t xml:space="preserve"> of society. From its collection and cleaning to the application of the most innovative Artificial Intelligence (AI) techniques, data continues to provide great advantages to those who use it. However, none of these phases of data life cycle has generated </w:t>
      </w:r>
      <w:r w:rsidR="001A01E9">
        <w:rPr>
          <w:lang w:val="en-GB"/>
        </w:rPr>
        <w:t>as much</w:t>
      </w:r>
      <w:r w:rsidRPr="00601F11">
        <w:rPr>
          <w:lang w:val="en-GB"/>
        </w:rPr>
        <w:t xml:space="preserve"> impact in recent years</w:t>
      </w:r>
      <w:r w:rsidR="001A01E9">
        <w:rPr>
          <w:lang w:val="en-GB"/>
        </w:rPr>
        <w:t xml:space="preserve"> as data visualization has</w:t>
      </w:r>
      <w:r w:rsidRPr="00601F11">
        <w:rPr>
          <w:lang w:val="en-GB"/>
        </w:rPr>
        <w:t>.</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64A676CD" w:rsidR="00F67C10" w:rsidRPr="00601F11" w:rsidRDefault="00F67C10" w:rsidP="00194057">
      <w:pPr>
        <w:rPr>
          <w:lang w:val="en-GB"/>
        </w:rPr>
      </w:pPr>
      <w:r w:rsidRPr="00601F11">
        <w:rPr>
          <w:lang w:val="en-GB"/>
        </w:rPr>
        <w:t>In this project, the full data lifecycle will be implemented. This process will begin with the collection of data through application programming interfaces (APIs). Once data is collected, the cleaning and processing stages will go on</w:t>
      </w:r>
      <w:r w:rsidR="00703325">
        <w:rPr>
          <w:lang w:val="en-GB"/>
        </w:rPr>
        <w:t>, to subsequently store the data</w:t>
      </w:r>
      <w:r w:rsidRPr="00601F11">
        <w:rPr>
          <w:lang w:val="en-GB"/>
        </w:rPr>
        <w:t xml:space="preserve">. </w:t>
      </w:r>
      <w:r w:rsidR="00703325">
        <w:rPr>
          <w:lang w:val="en-GB"/>
        </w:rPr>
        <w:t>Next</w:t>
      </w:r>
      <w:r w:rsidRPr="00601F11">
        <w:rPr>
          <w:lang w:val="en-GB"/>
        </w:rPr>
        <w:t xml:space="preserve">, AI techniques such as regressions or neural networks will be applied, which will b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ill </w:t>
      </w:r>
      <w:r w:rsidR="00601F11" w:rsidRPr="00601F11">
        <w:rPr>
          <w:lang w:val="en-GB"/>
        </w:rPr>
        <w:t>end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1"/>
    <w:p w14:paraId="37509664" w14:textId="52E8292E" w:rsidR="008544B8" w:rsidRDefault="007B76BF" w:rsidP="006403BD">
      <w:pPr>
        <w:pStyle w:val="Ttulondices"/>
      </w:pPr>
      <w:r>
        <w:lastRenderedPageBreak/>
        <w:t xml:space="preserve">Índice </w:t>
      </w:r>
      <w:r w:rsidR="00FA21E3">
        <w:t>de contenidos</w:t>
      </w:r>
    </w:p>
    <w:p w14:paraId="19BA7FFC" w14:textId="44FE48FE" w:rsidR="00B46E88"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68142066" w:history="1">
        <w:r w:rsidR="00B46E88" w:rsidRPr="00781778">
          <w:rPr>
            <w:rStyle w:val="Hipervnculo"/>
            <w:noProof/>
          </w:rPr>
          <w:t>1.</w:t>
        </w:r>
        <w:r w:rsidR="00B46E88">
          <w:rPr>
            <w:rFonts w:eastAsiaTheme="minorEastAsia" w:cstheme="minorBidi"/>
            <w:noProof/>
            <w:kern w:val="2"/>
            <w14:ligatures w14:val="standardContextual"/>
          </w:rPr>
          <w:tab/>
        </w:r>
        <w:r w:rsidR="00B46E88" w:rsidRPr="00781778">
          <w:rPr>
            <w:rStyle w:val="Hipervnculo"/>
            <w:noProof/>
          </w:rPr>
          <w:t>Introducción</w:t>
        </w:r>
        <w:r w:rsidR="00B46E88">
          <w:rPr>
            <w:noProof/>
            <w:webHidden/>
          </w:rPr>
          <w:tab/>
        </w:r>
        <w:r w:rsidR="00B46E88">
          <w:rPr>
            <w:noProof/>
            <w:webHidden/>
          </w:rPr>
          <w:fldChar w:fldCharType="begin"/>
        </w:r>
        <w:r w:rsidR="00B46E88">
          <w:rPr>
            <w:noProof/>
            <w:webHidden/>
          </w:rPr>
          <w:instrText xml:space="preserve"> PAGEREF _Toc168142066 \h </w:instrText>
        </w:r>
        <w:r w:rsidR="00B46E88">
          <w:rPr>
            <w:noProof/>
            <w:webHidden/>
          </w:rPr>
        </w:r>
        <w:r w:rsidR="00B46E88">
          <w:rPr>
            <w:noProof/>
            <w:webHidden/>
          </w:rPr>
          <w:fldChar w:fldCharType="separate"/>
        </w:r>
        <w:r w:rsidR="00B46E88">
          <w:rPr>
            <w:noProof/>
            <w:webHidden/>
          </w:rPr>
          <w:t>1</w:t>
        </w:r>
        <w:r w:rsidR="00B46E88">
          <w:rPr>
            <w:noProof/>
            <w:webHidden/>
          </w:rPr>
          <w:fldChar w:fldCharType="end"/>
        </w:r>
      </w:hyperlink>
    </w:p>
    <w:p w14:paraId="22CC9F0C" w14:textId="3FA29182"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67" w:history="1">
        <w:r w:rsidR="00B46E88" w:rsidRPr="00781778">
          <w:rPr>
            <w:rStyle w:val="Hipervnculo"/>
            <w:noProof/>
          </w:rPr>
          <w:t>1.1.</w:t>
        </w:r>
        <w:r w:rsidR="00B46E88">
          <w:rPr>
            <w:rFonts w:eastAsiaTheme="minorEastAsia" w:cstheme="minorBidi"/>
            <w:noProof/>
            <w:kern w:val="2"/>
            <w14:ligatures w14:val="standardContextual"/>
          </w:rPr>
          <w:tab/>
        </w:r>
        <w:r w:rsidR="00B46E88" w:rsidRPr="00781778">
          <w:rPr>
            <w:rStyle w:val="Hipervnculo"/>
            <w:noProof/>
          </w:rPr>
          <w:t>Motivación</w:t>
        </w:r>
        <w:r w:rsidR="00B46E88">
          <w:rPr>
            <w:noProof/>
            <w:webHidden/>
          </w:rPr>
          <w:tab/>
        </w:r>
        <w:r w:rsidR="00B46E88">
          <w:rPr>
            <w:noProof/>
            <w:webHidden/>
          </w:rPr>
          <w:fldChar w:fldCharType="begin"/>
        </w:r>
        <w:r w:rsidR="00B46E88">
          <w:rPr>
            <w:noProof/>
            <w:webHidden/>
          </w:rPr>
          <w:instrText xml:space="preserve"> PAGEREF _Toc168142067 \h </w:instrText>
        </w:r>
        <w:r w:rsidR="00B46E88">
          <w:rPr>
            <w:noProof/>
            <w:webHidden/>
          </w:rPr>
        </w:r>
        <w:r w:rsidR="00B46E88">
          <w:rPr>
            <w:noProof/>
            <w:webHidden/>
          </w:rPr>
          <w:fldChar w:fldCharType="separate"/>
        </w:r>
        <w:r w:rsidR="00B46E88">
          <w:rPr>
            <w:noProof/>
            <w:webHidden/>
          </w:rPr>
          <w:t>2</w:t>
        </w:r>
        <w:r w:rsidR="00B46E88">
          <w:rPr>
            <w:noProof/>
            <w:webHidden/>
          </w:rPr>
          <w:fldChar w:fldCharType="end"/>
        </w:r>
      </w:hyperlink>
    </w:p>
    <w:p w14:paraId="1EFE5831" w14:textId="295EC27B"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68" w:history="1">
        <w:r w:rsidR="00B46E88" w:rsidRPr="00781778">
          <w:rPr>
            <w:rStyle w:val="Hipervnculo"/>
            <w:noProof/>
          </w:rPr>
          <w:t>1.2.</w:t>
        </w:r>
        <w:r w:rsidR="00B46E88">
          <w:rPr>
            <w:rFonts w:eastAsiaTheme="minorEastAsia" w:cstheme="minorBidi"/>
            <w:noProof/>
            <w:kern w:val="2"/>
            <w14:ligatures w14:val="standardContextual"/>
          </w:rPr>
          <w:tab/>
        </w:r>
        <w:r w:rsidR="00B46E88" w:rsidRPr="00781778">
          <w:rPr>
            <w:rStyle w:val="Hipervnculo"/>
            <w:noProof/>
          </w:rPr>
          <w:t>Planteamiento del trabajo</w:t>
        </w:r>
        <w:r w:rsidR="00B46E88">
          <w:rPr>
            <w:noProof/>
            <w:webHidden/>
          </w:rPr>
          <w:tab/>
        </w:r>
        <w:r w:rsidR="00B46E88">
          <w:rPr>
            <w:noProof/>
            <w:webHidden/>
          </w:rPr>
          <w:fldChar w:fldCharType="begin"/>
        </w:r>
        <w:r w:rsidR="00B46E88">
          <w:rPr>
            <w:noProof/>
            <w:webHidden/>
          </w:rPr>
          <w:instrText xml:space="preserve"> PAGEREF _Toc168142068 \h </w:instrText>
        </w:r>
        <w:r w:rsidR="00B46E88">
          <w:rPr>
            <w:noProof/>
            <w:webHidden/>
          </w:rPr>
        </w:r>
        <w:r w:rsidR="00B46E88">
          <w:rPr>
            <w:noProof/>
            <w:webHidden/>
          </w:rPr>
          <w:fldChar w:fldCharType="separate"/>
        </w:r>
        <w:r w:rsidR="00B46E88">
          <w:rPr>
            <w:noProof/>
            <w:webHidden/>
          </w:rPr>
          <w:t>3</w:t>
        </w:r>
        <w:r w:rsidR="00B46E88">
          <w:rPr>
            <w:noProof/>
            <w:webHidden/>
          </w:rPr>
          <w:fldChar w:fldCharType="end"/>
        </w:r>
      </w:hyperlink>
    </w:p>
    <w:p w14:paraId="1E8A188F" w14:textId="3E5E212C"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69" w:history="1">
        <w:r w:rsidR="00B46E88" w:rsidRPr="00781778">
          <w:rPr>
            <w:rStyle w:val="Hipervnculo"/>
            <w:noProof/>
          </w:rPr>
          <w:t>1.3.</w:t>
        </w:r>
        <w:r w:rsidR="00B46E88">
          <w:rPr>
            <w:rFonts w:eastAsiaTheme="minorEastAsia" w:cstheme="minorBidi"/>
            <w:noProof/>
            <w:kern w:val="2"/>
            <w14:ligatures w14:val="standardContextual"/>
          </w:rPr>
          <w:tab/>
        </w:r>
        <w:r w:rsidR="00B46E88" w:rsidRPr="00781778">
          <w:rPr>
            <w:rStyle w:val="Hipervnculo"/>
            <w:noProof/>
          </w:rPr>
          <w:t>Estructura del trabajo</w:t>
        </w:r>
        <w:r w:rsidR="00B46E88">
          <w:rPr>
            <w:noProof/>
            <w:webHidden/>
          </w:rPr>
          <w:tab/>
        </w:r>
        <w:r w:rsidR="00B46E88">
          <w:rPr>
            <w:noProof/>
            <w:webHidden/>
          </w:rPr>
          <w:fldChar w:fldCharType="begin"/>
        </w:r>
        <w:r w:rsidR="00B46E88">
          <w:rPr>
            <w:noProof/>
            <w:webHidden/>
          </w:rPr>
          <w:instrText xml:space="preserve"> PAGEREF _Toc168142069 \h </w:instrText>
        </w:r>
        <w:r w:rsidR="00B46E88">
          <w:rPr>
            <w:noProof/>
            <w:webHidden/>
          </w:rPr>
        </w:r>
        <w:r w:rsidR="00B46E88">
          <w:rPr>
            <w:noProof/>
            <w:webHidden/>
          </w:rPr>
          <w:fldChar w:fldCharType="separate"/>
        </w:r>
        <w:r w:rsidR="00B46E88">
          <w:rPr>
            <w:noProof/>
            <w:webHidden/>
          </w:rPr>
          <w:t>4</w:t>
        </w:r>
        <w:r w:rsidR="00B46E88">
          <w:rPr>
            <w:noProof/>
            <w:webHidden/>
          </w:rPr>
          <w:fldChar w:fldCharType="end"/>
        </w:r>
      </w:hyperlink>
    </w:p>
    <w:p w14:paraId="32DCE7BD" w14:textId="0E6961F9"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70" w:history="1">
        <w:r w:rsidR="00B46E88" w:rsidRPr="00781778">
          <w:rPr>
            <w:rStyle w:val="Hipervnculo"/>
            <w:noProof/>
          </w:rPr>
          <w:t>2.</w:t>
        </w:r>
        <w:r w:rsidR="00B46E88">
          <w:rPr>
            <w:rFonts w:eastAsiaTheme="minorEastAsia" w:cstheme="minorBidi"/>
            <w:noProof/>
            <w:kern w:val="2"/>
            <w14:ligatures w14:val="standardContextual"/>
          </w:rPr>
          <w:tab/>
        </w:r>
        <w:r w:rsidR="00B46E88" w:rsidRPr="00781778">
          <w:rPr>
            <w:rStyle w:val="Hipervnculo"/>
            <w:noProof/>
          </w:rPr>
          <w:t>Contexto y estado del arte</w:t>
        </w:r>
        <w:r w:rsidR="00B46E88">
          <w:rPr>
            <w:noProof/>
            <w:webHidden/>
          </w:rPr>
          <w:tab/>
        </w:r>
        <w:r w:rsidR="00B46E88">
          <w:rPr>
            <w:noProof/>
            <w:webHidden/>
          </w:rPr>
          <w:fldChar w:fldCharType="begin"/>
        </w:r>
        <w:r w:rsidR="00B46E88">
          <w:rPr>
            <w:noProof/>
            <w:webHidden/>
          </w:rPr>
          <w:instrText xml:space="preserve"> PAGEREF _Toc168142070 \h </w:instrText>
        </w:r>
        <w:r w:rsidR="00B46E88">
          <w:rPr>
            <w:noProof/>
            <w:webHidden/>
          </w:rPr>
        </w:r>
        <w:r w:rsidR="00B46E88">
          <w:rPr>
            <w:noProof/>
            <w:webHidden/>
          </w:rPr>
          <w:fldChar w:fldCharType="separate"/>
        </w:r>
        <w:r w:rsidR="00B46E88">
          <w:rPr>
            <w:noProof/>
            <w:webHidden/>
          </w:rPr>
          <w:t>7</w:t>
        </w:r>
        <w:r w:rsidR="00B46E88">
          <w:rPr>
            <w:noProof/>
            <w:webHidden/>
          </w:rPr>
          <w:fldChar w:fldCharType="end"/>
        </w:r>
      </w:hyperlink>
    </w:p>
    <w:p w14:paraId="5FB30391" w14:textId="7CDF4ABE"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71" w:history="1">
        <w:r w:rsidR="00B46E88" w:rsidRPr="00781778">
          <w:rPr>
            <w:rStyle w:val="Hipervnculo"/>
            <w:noProof/>
          </w:rPr>
          <w:t>2.1.</w:t>
        </w:r>
        <w:r w:rsidR="00B46E88">
          <w:rPr>
            <w:rFonts w:eastAsiaTheme="minorEastAsia" w:cstheme="minorBidi"/>
            <w:noProof/>
            <w:kern w:val="2"/>
            <w14:ligatures w14:val="standardContextual"/>
          </w:rPr>
          <w:tab/>
        </w:r>
        <w:r w:rsidR="00B46E88" w:rsidRPr="00781778">
          <w:rPr>
            <w:rStyle w:val="Hipervnculo"/>
            <w:noProof/>
          </w:rPr>
          <w:t>Contexto del problema</w:t>
        </w:r>
        <w:r w:rsidR="00B46E88">
          <w:rPr>
            <w:noProof/>
            <w:webHidden/>
          </w:rPr>
          <w:tab/>
        </w:r>
        <w:r w:rsidR="00B46E88">
          <w:rPr>
            <w:noProof/>
            <w:webHidden/>
          </w:rPr>
          <w:fldChar w:fldCharType="begin"/>
        </w:r>
        <w:r w:rsidR="00B46E88">
          <w:rPr>
            <w:noProof/>
            <w:webHidden/>
          </w:rPr>
          <w:instrText xml:space="preserve"> PAGEREF _Toc168142071 \h </w:instrText>
        </w:r>
        <w:r w:rsidR="00B46E88">
          <w:rPr>
            <w:noProof/>
            <w:webHidden/>
          </w:rPr>
        </w:r>
        <w:r w:rsidR="00B46E88">
          <w:rPr>
            <w:noProof/>
            <w:webHidden/>
          </w:rPr>
          <w:fldChar w:fldCharType="separate"/>
        </w:r>
        <w:r w:rsidR="00B46E88">
          <w:rPr>
            <w:noProof/>
            <w:webHidden/>
          </w:rPr>
          <w:t>7</w:t>
        </w:r>
        <w:r w:rsidR="00B46E88">
          <w:rPr>
            <w:noProof/>
            <w:webHidden/>
          </w:rPr>
          <w:fldChar w:fldCharType="end"/>
        </w:r>
      </w:hyperlink>
    </w:p>
    <w:p w14:paraId="719CBD92" w14:textId="0ECB8D16"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72" w:history="1">
        <w:r w:rsidR="00B46E88" w:rsidRPr="00781778">
          <w:rPr>
            <w:rStyle w:val="Hipervnculo"/>
            <w:noProof/>
          </w:rPr>
          <w:t>2.2.</w:t>
        </w:r>
        <w:r w:rsidR="00B46E88">
          <w:rPr>
            <w:rFonts w:eastAsiaTheme="minorEastAsia" w:cstheme="minorBidi"/>
            <w:noProof/>
            <w:kern w:val="2"/>
            <w14:ligatures w14:val="standardContextual"/>
          </w:rPr>
          <w:tab/>
        </w:r>
        <w:r w:rsidR="00B46E88" w:rsidRPr="00781778">
          <w:rPr>
            <w:rStyle w:val="Hipervnculo"/>
            <w:noProof/>
          </w:rPr>
          <w:t>Estado del arte de herramientas similares existentes</w:t>
        </w:r>
        <w:r w:rsidR="00B46E88">
          <w:rPr>
            <w:noProof/>
            <w:webHidden/>
          </w:rPr>
          <w:tab/>
        </w:r>
        <w:r w:rsidR="00B46E88">
          <w:rPr>
            <w:noProof/>
            <w:webHidden/>
          </w:rPr>
          <w:fldChar w:fldCharType="begin"/>
        </w:r>
        <w:r w:rsidR="00B46E88">
          <w:rPr>
            <w:noProof/>
            <w:webHidden/>
          </w:rPr>
          <w:instrText xml:space="preserve"> PAGEREF _Toc168142072 \h </w:instrText>
        </w:r>
        <w:r w:rsidR="00B46E88">
          <w:rPr>
            <w:noProof/>
            <w:webHidden/>
          </w:rPr>
        </w:r>
        <w:r w:rsidR="00B46E88">
          <w:rPr>
            <w:noProof/>
            <w:webHidden/>
          </w:rPr>
          <w:fldChar w:fldCharType="separate"/>
        </w:r>
        <w:r w:rsidR="00B46E88">
          <w:rPr>
            <w:noProof/>
            <w:webHidden/>
          </w:rPr>
          <w:t>8</w:t>
        </w:r>
        <w:r w:rsidR="00B46E88">
          <w:rPr>
            <w:noProof/>
            <w:webHidden/>
          </w:rPr>
          <w:fldChar w:fldCharType="end"/>
        </w:r>
      </w:hyperlink>
    </w:p>
    <w:p w14:paraId="25217976" w14:textId="471C1BAF"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3" w:history="1">
        <w:r w:rsidR="00B46E88" w:rsidRPr="00781778">
          <w:rPr>
            <w:rStyle w:val="Hipervnculo"/>
            <w:noProof/>
          </w:rPr>
          <w:t>2.2.1.</w:t>
        </w:r>
        <w:r w:rsidR="00B46E88">
          <w:rPr>
            <w:rFonts w:eastAsiaTheme="minorEastAsia" w:cstheme="minorBidi"/>
            <w:noProof/>
            <w:kern w:val="2"/>
            <w14:ligatures w14:val="standardContextual"/>
          </w:rPr>
          <w:tab/>
        </w:r>
        <w:r w:rsidR="00B46E88" w:rsidRPr="00781778">
          <w:rPr>
            <w:rStyle w:val="Hipervnculo"/>
            <w:noProof/>
          </w:rPr>
          <w:t>MeteoRuta</w:t>
        </w:r>
        <w:r w:rsidR="00B46E88">
          <w:rPr>
            <w:noProof/>
            <w:webHidden/>
          </w:rPr>
          <w:tab/>
        </w:r>
        <w:r w:rsidR="00B46E88">
          <w:rPr>
            <w:noProof/>
            <w:webHidden/>
          </w:rPr>
          <w:fldChar w:fldCharType="begin"/>
        </w:r>
        <w:r w:rsidR="00B46E88">
          <w:rPr>
            <w:noProof/>
            <w:webHidden/>
          </w:rPr>
          <w:instrText xml:space="preserve"> PAGEREF _Toc168142073 \h </w:instrText>
        </w:r>
        <w:r w:rsidR="00B46E88">
          <w:rPr>
            <w:noProof/>
            <w:webHidden/>
          </w:rPr>
        </w:r>
        <w:r w:rsidR="00B46E88">
          <w:rPr>
            <w:noProof/>
            <w:webHidden/>
          </w:rPr>
          <w:fldChar w:fldCharType="separate"/>
        </w:r>
        <w:r w:rsidR="00B46E88">
          <w:rPr>
            <w:noProof/>
            <w:webHidden/>
          </w:rPr>
          <w:t>8</w:t>
        </w:r>
        <w:r w:rsidR="00B46E88">
          <w:rPr>
            <w:noProof/>
            <w:webHidden/>
          </w:rPr>
          <w:fldChar w:fldCharType="end"/>
        </w:r>
      </w:hyperlink>
    </w:p>
    <w:p w14:paraId="103D5B3E" w14:textId="7B016206"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4" w:history="1">
        <w:r w:rsidR="00B46E88" w:rsidRPr="00781778">
          <w:rPr>
            <w:rStyle w:val="Hipervnculo"/>
            <w:noProof/>
          </w:rPr>
          <w:t>2.2.2.</w:t>
        </w:r>
        <w:r w:rsidR="00B46E88">
          <w:rPr>
            <w:rFonts w:eastAsiaTheme="minorEastAsia" w:cstheme="minorBidi"/>
            <w:noProof/>
            <w:kern w:val="2"/>
            <w14:ligatures w14:val="standardContextual"/>
          </w:rPr>
          <w:tab/>
        </w:r>
        <w:r w:rsidR="00B46E88" w:rsidRPr="00781778">
          <w:rPr>
            <w:rStyle w:val="Hipervnculo"/>
            <w:noProof/>
          </w:rPr>
          <w:t>Comobity</w:t>
        </w:r>
        <w:r w:rsidR="00B46E88">
          <w:rPr>
            <w:noProof/>
            <w:webHidden/>
          </w:rPr>
          <w:tab/>
        </w:r>
        <w:r w:rsidR="00B46E88">
          <w:rPr>
            <w:noProof/>
            <w:webHidden/>
          </w:rPr>
          <w:fldChar w:fldCharType="begin"/>
        </w:r>
        <w:r w:rsidR="00B46E88">
          <w:rPr>
            <w:noProof/>
            <w:webHidden/>
          </w:rPr>
          <w:instrText xml:space="preserve"> PAGEREF _Toc168142074 \h </w:instrText>
        </w:r>
        <w:r w:rsidR="00B46E88">
          <w:rPr>
            <w:noProof/>
            <w:webHidden/>
          </w:rPr>
        </w:r>
        <w:r w:rsidR="00B46E88">
          <w:rPr>
            <w:noProof/>
            <w:webHidden/>
          </w:rPr>
          <w:fldChar w:fldCharType="separate"/>
        </w:r>
        <w:r w:rsidR="00B46E88">
          <w:rPr>
            <w:noProof/>
            <w:webHidden/>
          </w:rPr>
          <w:t>9</w:t>
        </w:r>
        <w:r w:rsidR="00B46E88">
          <w:rPr>
            <w:noProof/>
            <w:webHidden/>
          </w:rPr>
          <w:fldChar w:fldCharType="end"/>
        </w:r>
      </w:hyperlink>
    </w:p>
    <w:p w14:paraId="1CE215EB" w14:textId="31FB606A"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5" w:history="1">
        <w:r w:rsidR="00B46E88" w:rsidRPr="00781778">
          <w:rPr>
            <w:rStyle w:val="Hipervnculo"/>
            <w:noProof/>
          </w:rPr>
          <w:t>2.2.3.</w:t>
        </w:r>
        <w:r w:rsidR="00B46E88">
          <w:rPr>
            <w:rFonts w:eastAsiaTheme="minorEastAsia" w:cstheme="minorBidi"/>
            <w:noProof/>
            <w:kern w:val="2"/>
            <w14:ligatures w14:val="standardContextual"/>
          </w:rPr>
          <w:tab/>
        </w:r>
        <w:r w:rsidR="00B46E88" w:rsidRPr="00781778">
          <w:rPr>
            <w:rStyle w:val="Hipervnculo"/>
            <w:noProof/>
          </w:rPr>
          <w:t>TuTiempo.net</w:t>
        </w:r>
        <w:r w:rsidR="00B46E88">
          <w:rPr>
            <w:noProof/>
            <w:webHidden/>
          </w:rPr>
          <w:tab/>
        </w:r>
        <w:r w:rsidR="00B46E88">
          <w:rPr>
            <w:noProof/>
            <w:webHidden/>
          </w:rPr>
          <w:fldChar w:fldCharType="begin"/>
        </w:r>
        <w:r w:rsidR="00B46E88">
          <w:rPr>
            <w:noProof/>
            <w:webHidden/>
          </w:rPr>
          <w:instrText xml:space="preserve"> PAGEREF _Toc168142075 \h </w:instrText>
        </w:r>
        <w:r w:rsidR="00B46E88">
          <w:rPr>
            <w:noProof/>
            <w:webHidden/>
          </w:rPr>
        </w:r>
        <w:r w:rsidR="00B46E88">
          <w:rPr>
            <w:noProof/>
            <w:webHidden/>
          </w:rPr>
          <w:fldChar w:fldCharType="separate"/>
        </w:r>
        <w:r w:rsidR="00B46E88">
          <w:rPr>
            <w:noProof/>
            <w:webHidden/>
          </w:rPr>
          <w:t>10</w:t>
        </w:r>
        <w:r w:rsidR="00B46E88">
          <w:rPr>
            <w:noProof/>
            <w:webHidden/>
          </w:rPr>
          <w:fldChar w:fldCharType="end"/>
        </w:r>
      </w:hyperlink>
    </w:p>
    <w:p w14:paraId="286F9B49" w14:textId="65A143C4"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6" w:history="1">
        <w:r w:rsidR="00B46E88" w:rsidRPr="00781778">
          <w:rPr>
            <w:rStyle w:val="Hipervnculo"/>
            <w:noProof/>
          </w:rPr>
          <w:t>2.2.4.</w:t>
        </w:r>
        <w:r w:rsidR="00B46E88">
          <w:rPr>
            <w:rFonts w:eastAsiaTheme="minorEastAsia" w:cstheme="minorBidi"/>
            <w:noProof/>
            <w:kern w:val="2"/>
            <w14:ligatures w14:val="standardContextual"/>
          </w:rPr>
          <w:tab/>
        </w:r>
        <w:r w:rsidR="00B46E88" w:rsidRPr="00781778">
          <w:rPr>
            <w:rStyle w:val="Hipervnculo"/>
            <w:noProof/>
          </w:rPr>
          <w:t>Flare</w:t>
        </w:r>
        <w:r w:rsidR="00B46E88">
          <w:rPr>
            <w:noProof/>
            <w:webHidden/>
          </w:rPr>
          <w:tab/>
        </w:r>
        <w:r w:rsidR="00B46E88">
          <w:rPr>
            <w:noProof/>
            <w:webHidden/>
          </w:rPr>
          <w:fldChar w:fldCharType="begin"/>
        </w:r>
        <w:r w:rsidR="00B46E88">
          <w:rPr>
            <w:noProof/>
            <w:webHidden/>
          </w:rPr>
          <w:instrText xml:space="preserve"> PAGEREF _Toc168142076 \h </w:instrText>
        </w:r>
        <w:r w:rsidR="00B46E88">
          <w:rPr>
            <w:noProof/>
            <w:webHidden/>
          </w:rPr>
        </w:r>
        <w:r w:rsidR="00B46E88">
          <w:rPr>
            <w:noProof/>
            <w:webHidden/>
          </w:rPr>
          <w:fldChar w:fldCharType="separate"/>
        </w:r>
        <w:r w:rsidR="00B46E88">
          <w:rPr>
            <w:noProof/>
            <w:webHidden/>
          </w:rPr>
          <w:t>11</w:t>
        </w:r>
        <w:r w:rsidR="00B46E88">
          <w:rPr>
            <w:noProof/>
            <w:webHidden/>
          </w:rPr>
          <w:fldChar w:fldCharType="end"/>
        </w:r>
      </w:hyperlink>
    </w:p>
    <w:p w14:paraId="5CA4FADC" w14:textId="2059AF8C"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77" w:history="1">
        <w:r w:rsidR="00B46E88" w:rsidRPr="00781778">
          <w:rPr>
            <w:rStyle w:val="Hipervnculo"/>
            <w:noProof/>
          </w:rPr>
          <w:t>2.3.</w:t>
        </w:r>
        <w:r w:rsidR="00B46E88">
          <w:rPr>
            <w:rFonts w:eastAsiaTheme="minorEastAsia" w:cstheme="minorBidi"/>
            <w:noProof/>
            <w:kern w:val="2"/>
            <w14:ligatures w14:val="standardContextual"/>
          </w:rPr>
          <w:tab/>
        </w:r>
        <w:r w:rsidR="00B46E88" w:rsidRPr="00781778">
          <w:rPr>
            <w:rStyle w:val="Hipervnculo"/>
            <w:noProof/>
          </w:rPr>
          <w:t>Estado del arte de las tecnologías a utilizar</w:t>
        </w:r>
        <w:r w:rsidR="00B46E88">
          <w:rPr>
            <w:noProof/>
            <w:webHidden/>
          </w:rPr>
          <w:tab/>
        </w:r>
        <w:r w:rsidR="00B46E88">
          <w:rPr>
            <w:noProof/>
            <w:webHidden/>
          </w:rPr>
          <w:fldChar w:fldCharType="begin"/>
        </w:r>
        <w:r w:rsidR="00B46E88">
          <w:rPr>
            <w:noProof/>
            <w:webHidden/>
          </w:rPr>
          <w:instrText xml:space="preserve"> PAGEREF _Toc168142077 \h </w:instrText>
        </w:r>
        <w:r w:rsidR="00B46E88">
          <w:rPr>
            <w:noProof/>
            <w:webHidden/>
          </w:rPr>
        </w:r>
        <w:r w:rsidR="00B46E88">
          <w:rPr>
            <w:noProof/>
            <w:webHidden/>
          </w:rPr>
          <w:fldChar w:fldCharType="separate"/>
        </w:r>
        <w:r w:rsidR="00B46E88">
          <w:rPr>
            <w:noProof/>
            <w:webHidden/>
          </w:rPr>
          <w:t>12</w:t>
        </w:r>
        <w:r w:rsidR="00B46E88">
          <w:rPr>
            <w:noProof/>
            <w:webHidden/>
          </w:rPr>
          <w:fldChar w:fldCharType="end"/>
        </w:r>
      </w:hyperlink>
    </w:p>
    <w:p w14:paraId="4038C4BB" w14:textId="08C1D185"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8" w:history="1">
        <w:r w:rsidR="00B46E88" w:rsidRPr="00781778">
          <w:rPr>
            <w:rStyle w:val="Hipervnculo"/>
            <w:noProof/>
          </w:rPr>
          <w:t>2.3.1.</w:t>
        </w:r>
        <w:r w:rsidR="00B46E88">
          <w:rPr>
            <w:rFonts w:eastAsiaTheme="minorEastAsia" w:cstheme="minorBidi"/>
            <w:noProof/>
            <w:kern w:val="2"/>
            <w14:ligatures w14:val="standardContextual"/>
          </w:rPr>
          <w:tab/>
        </w:r>
        <w:r w:rsidR="00B46E88" w:rsidRPr="00781778">
          <w:rPr>
            <w:rStyle w:val="Hipervnculo"/>
            <w:noProof/>
          </w:rPr>
          <w:t>Recogida de datos</w:t>
        </w:r>
        <w:r w:rsidR="00B46E88">
          <w:rPr>
            <w:noProof/>
            <w:webHidden/>
          </w:rPr>
          <w:tab/>
        </w:r>
        <w:r w:rsidR="00B46E88">
          <w:rPr>
            <w:noProof/>
            <w:webHidden/>
          </w:rPr>
          <w:fldChar w:fldCharType="begin"/>
        </w:r>
        <w:r w:rsidR="00B46E88">
          <w:rPr>
            <w:noProof/>
            <w:webHidden/>
          </w:rPr>
          <w:instrText xml:space="preserve"> PAGEREF _Toc168142078 \h </w:instrText>
        </w:r>
        <w:r w:rsidR="00B46E88">
          <w:rPr>
            <w:noProof/>
            <w:webHidden/>
          </w:rPr>
        </w:r>
        <w:r w:rsidR="00B46E88">
          <w:rPr>
            <w:noProof/>
            <w:webHidden/>
          </w:rPr>
          <w:fldChar w:fldCharType="separate"/>
        </w:r>
        <w:r w:rsidR="00B46E88">
          <w:rPr>
            <w:noProof/>
            <w:webHidden/>
          </w:rPr>
          <w:t>12</w:t>
        </w:r>
        <w:r w:rsidR="00B46E88">
          <w:rPr>
            <w:noProof/>
            <w:webHidden/>
          </w:rPr>
          <w:fldChar w:fldCharType="end"/>
        </w:r>
      </w:hyperlink>
    </w:p>
    <w:p w14:paraId="5CE0089B" w14:textId="1BD43EC4"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79" w:history="1">
        <w:r w:rsidR="00B46E88" w:rsidRPr="00781778">
          <w:rPr>
            <w:rStyle w:val="Hipervnculo"/>
            <w:noProof/>
          </w:rPr>
          <w:t>2.3.2.</w:t>
        </w:r>
        <w:r w:rsidR="00B46E88">
          <w:rPr>
            <w:rFonts w:eastAsiaTheme="minorEastAsia" w:cstheme="minorBidi"/>
            <w:noProof/>
            <w:kern w:val="2"/>
            <w14:ligatures w14:val="standardContextual"/>
          </w:rPr>
          <w:tab/>
        </w:r>
        <w:r w:rsidR="00B46E88" w:rsidRPr="00781778">
          <w:rPr>
            <w:rStyle w:val="Hipervnculo"/>
            <w:noProof/>
          </w:rPr>
          <w:t>Limpieza y procesamiento de datos</w:t>
        </w:r>
        <w:r w:rsidR="00B46E88">
          <w:rPr>
            <w:noProof/>
            <w:webHidden/>
          </w:rPr>
          <w:tab/>
        </w:r>
        <w:r w:rsidR="00B46E88">
          <w:rPr>
            <w:noProof/>
            <w:webHidden/>
          </w:rPr>
          <w:fldChar w:fldCharType="begin"/>
        </w:r>
        <w:r w:rsidR="00B46E88">
          <w:rPr>
            <w:noProof/>
            <w:webHidden/>
          </w:rPr>
          <w:instrText xml:space="preserve"> PAGEREF _Toc168142079 \h </w:instrText>
        </w:r>
        <w:r w:rsidR="00B46E88">
          <w:rPr>
            <w:noProof/>
            <w:webHidden/>
          </w:rPr>
        </w:r>
        <w:r w:rsidR="00B46E88">
          <w:rPr>
            <w:noProof/>
            <w:webHidden/>
          </w:rPr>
          <w:fldChar w:fldCharType="separate"/>
        </w:r>
        <w:r w:rsidR="00B46E88">
          <w:rPr>
            <w:noProof/>
            <w:webHidden/>
          </w:rPr>
          <w:t>14</w:t>
        </w:r>
        <w:r w:rsidR="00B46E88">
          <w:rPr>
            <w:noProof/>
            <w:webHidden/>
          </w:rPr>
          <w:fldChar w:fldCharType="end"/>
        </w:r>
      </w:hyperlink>
    </w:p>
    <w:p w14:paraId="19B717E0" w14:textId="047351F6"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80" w:history="1">
        <w:r w:rsidR="00B46E88" w:rsidRPr="00781778">
          <w:rPr>
            <w:rStyle w:val="Hipervnculo"/>
            <w:noProof/>
          </w:rPr>
          <w:t>2.3.3.</w:t>
        </w:r>
        <w:r w:rsidR="00B46E88">
          <w:rPr>
            <w:rFonts w:eastAsiaTheme="minorEastAsia" w:cstheme="minorBidi"/>
            <w:noProof/>
            <w:kern w:val="2"/>
            <w14:ligatures w14:val="standardContextual"/>
          </w:rPr>
          <w:tab/>
        </w:r>
        <w:r w:rsidR="00B46E88" w:rsidRPr="00781778">
          <w:rPr>
            <w:rStyle w:val="Hipervnculo"/>
            <w:noProof/>
          </w:rPr>
          <w:t>Almacenamiento de datos</w:t>
        </w:r>
        <w:r w:rsidR="00B46E88">
          <w:rPr>
            <w:noProof/>
            <w:webHidden/>
          </w:rPr>
          <w:tab/>
        </w:r>
        <w:r w:rsidR="00B46E88">
          <w:rPr>
            <w:noProof/>
            <w:webHidden/>
          </w:rPr>
          <w:fldChar w:fldCharType="begin"/>
        </w:r>
        <w:r w:rsidR="00B46E88">
          <w:rPr>
            <w:noProof/>
            <w:webHidden/>
          </w:rPr>
          <w:instrText xml:space="preserve"> PAGEREF _Toc168142080 \h </w:instrText>
        </w:r>
        <w:r w:rsidR="00B46E88">
          <w:rPr>
            <w:noProof/>
            <w:webHidden/>
          </w:rPr>
        </w:r>
        <w:r w:rsidR="00B46E88">
          <w:rPr>
            <w:noProof/>
            <w:webHidden/>
          </w:rPr>
          <w:fldChar w:fldCharType="separate"/>
        </w:r>
        <w:r w:rsidR="00B46E88">
          <w:rPr>
            <w:noProof/>
            <w:webHidden/>
          </w:rPr>
          <w:t>15</w:t>
        </w:r>
        <w:r w:rsidR="00B46E88">
          <w:rPr>
            <w:noProof/>
            <w:webHidden/>
          </w:rPr>
          <w:fldChar w:fldCharType="end"/>
        </w:r>
      </w:hyperlink>
    </w:p>
    <w:p w14:paraId="201B9FA1" w14:textId="133806B0"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81" w:history="1">
        <w:r w:rsidR="00B46E88" w:rsidRPr="00781778">
          <w:rPr>
            <w:rStyle w:val="Hipervnculo"/>
            <w:noProof/>
          </w:rPr>
          <w:t>2.3.4.</w:t>
        </w:r>
        <w:r w:rsidR="00B46E88">
          <w:rPr>
            <w:rFonts w:eastAsiaTheme="minorEastAsia" w:cstheme="minorBidi"/>
            <w:noProof/>
            <w:kern w:val="2"/>
            <w14:ligatures w14:val="standardContextual"/>
          </w:rPr>
          <w:tab/>
        </w:r>
        <w:r w:rsidR="00B46E88" w:rsidRPr="00781778">
          <w:rPr>
            <w:rStyle w:val="Hipervnculo"/>
            <w:noProof/>
          </w:rPr>
          <w:t>Análisis de datos</w:t>
        </w:r>
        <w:r w:rsidR="00B46E88">
          <w:rPr>
            <w:noProof/>
            <w:webHidden/>
          </w:rPr>
          <w:tab/>
        </w:r>
        <w:r w:rsidR="00B46E88">
          <w:rPr>
            <w:noProof/>
            <w:webHidden/>
          </w:rPr>
          <w:fldChar w:fldCharType="begin"/>
        </w:r>
        <w:r w:rsidR="00B46E88">
          <w:rPr>
            <w:noProof/>
            <w:webHidden/>
          </w:rPr>
          <w:instrText xml:space="preserve"> PAGEREF _Toc168142081 \h </w:instrText>
        </w:r>
        <w:r w:rsidR="00B46E88">
          <w:rPr>
            <w:noProof/>
            <w:webHidden/>
          </w:rPr>
        </w:r>
        <w:r w:rsidR="00B46E88">
          <w:rPr>
            <w:noProof/>
            <w:webHidden/>
          </w:rPr>
          <w:fldChar w:fldCharType="separate"/>
        </w:r>
        <w:r w:rsidR="00B46E88">
          <w:rPr>
            <w:noProof/>
            <w:webHidden/>
          </w:rPr>
          <w:t>16</w:t>
        </w:r>
        <w:r w:rsidR="00B46E88">
          <w:rPr>
            <w:noProof/>
            <w:webHidden/>
          </w:rPr>
          <w:fldChar w:fldCharType="end"/>
        </w:r>
      </w:hyperlink>
    </w:p>
    <w:p w14:paraId="5EC7A041" w14:textId="47235626"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82" w:history="1">
        <w:r w:rsidR="00B46E88" w:rsidRPr="00781778">
          <w:rPr>
            <w:rStyle w:val="Hipervnculo"/>
            <w:noProof/>
          </w:rPr>
          <w:t>2.3.5.</w:t>
        </w:r>
        <w:r w:rsidR="00B46E88">
          <w:rPr>
            <w:rFonts w:eastAsiaTheme="minorEastAsia" w:cstheme="minorBidi"/>
            <w:noProof/>
            <w:kern w:val="2"/>
            <w14:ligatures w14:val="standardContextual"/>
          </w:rPr>
          <w:tab/>
        </w:r>
        <w:r w:rsidR="00B46E88" w:rsidRPr="00781778">
          <w:rPr>
            <w:rStyle w:val="Hipervnculo"/>
            <w:noProof/>
          </w:rPr>
          <w:t>Visualización de datos</w:t>
        </w:r>
        <w:r w:rsidR="00B46E88">
          <w:rPr>
            <w:noProof/>
            <w:webHidden/>
          </w:rPr>
          <w:tab/>
        </w:r>
        <w:r w:rsidR="00B46E88">
          <w:rPr>
            <w:noProof/>
            <w:webHidden/>
          </w:rPr>
          <w:fldChar w:fldCharType="begin"/>
        </w:r>
        <w:r w:rsidR="00B46E88">
          <w:rPr>
            <w:noProof/>
            <w:webHidden/>
          </w:rPr>
          <w:instrText xml:space="preserve"> PAGEREF _Toc168142082 \h </w:instrText>
        </w:r>
        <w:r w:rsidR="00B46E88">
          <w:rPr>
            <w:noProof/>
            <w:webHidden/>
          </w:rPr>
        </w:r>
        <w:r w:rsidR="00B46E88">
          <w:rPr>
            <w:noProof/>
            <w:webHidden/>
          </w:rPr>
          <w:fldChar w:fldCharType="separate"/>
        </w:r>
        <w:r w:rsidR="00B46E88">
          <w:rPr>
            <w:noProof/>
            <w:webHidden/>
          </w:rPr>
          <w:t>17</w:t>
        </w:r>
        <w:r w:rsidR="00B46E88">
          <w:rPr>
            <w:noProof/>
            <w:webHidden/>
          </w:rPr>
          <w:fldChar w:fldCharType="end"/>
        </w:r>
      </w:hyperlink>
    </w:p>
    <w:p w14:paraId="2B5BC35E" w14:textId="74F86A9C"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3" w:history="1">
        <w:r w:rsidR="00B46E88" w:rsidRPr="00781778">
          <w:rPr>
            <w:rStyle w:val="Hipervnculo"/>
            <w:noProof/>
          </w:rPr>
          <w:t>2.4.</w:t>
        </w:r>
        <w:r w:rsidR="00B46E88">
          <w:rPr>
            <w:rFonts w:eastAsiaTheme="minorEastAsia" w:cstheme="minorBidi"/>
            <w:noProof/>
            <w:kern w:val="2"/>
            <w14:ligatures w14:val="standardContextual"/>
          </w:rPr>
          <w:tab/>
        </w:r>
        <w:r w:rsidR="00B46E88" w:rsidRPr="00781778">
          <w:rPr>
            <w:rStyle w:val="Hipervnculo"/>
            <w:noProof/>
          </w:rPr>
          <w:t>Conclusiones</w:t>
        </w:r>
        <w:r w:rsidR="00B46E88">
          <w:rPr>
            <w:noProof/>
            <w:webHidden/>
          </w:rPr>
          <w:tab/>
        </w:r>
        <w:r w:rsidR="00B46E88">
          <w:rPr>
            <w:noProof/>
            <w:webHidden/>
          </w:rPr>
          <w:fldChar w:fldCharType="begin"/>
        </w:r>
        <w:r w:rsidR="00B46E88">
          <w:rPr>
            <w:noProof/>
            <w:webHidden/>
          </w:rPr>
          <w:instrText xml:space="preserve"> PAGEREF _Toc168142083 \h </w:instrText>
        </w:r>
        <w:r w:rsidR="00B46E88">
          <w:rPr>
            <w:noProof/>
            <w:webHidden/>
          </w:rPr>
        </w:r>
        <w:r w:rsidR="00B46E88">
          <w:rPr>
            <w:noProof/>
            <w:webHidden/>
          </w:rPr>
          <w:fldChar w:fldCharType="separate"/>
        </w:r>
        <w:r w:rsidR="00B46E88">
          <w:rPr>
            <w:noProof/>
            <w:webHidden/>
          </w:rPr>
          <w:t>20</w:t>
        </w:r>
        <w:r w:rsidR="00B46E88">
          <w:rPr>
            <w:noProof/>
            <w:webHidden/>
          </w:rPr>
          <w:fldChar w:fldCharType="end"/>
        </w:r>
      </w:hyperlink>
    </w:p>
    <w:p w14:paraId="7A62BA3F" w14:textId="099094B5"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84" w:history="1">
        <w:r w:rsidR="00B46E88" w:rsidRPr="00781778">
          <w:rPr>
            <w:rStyle w:val="Hipervnculo"/>
            <w:noProof/>
          </w:rPr>
          <w:t>3.</w:t>
        </w:r>
        <w:r w:rsidR="00B46E88">
          <w:rPr>
            <w:rFonts w:eastAsiaTheme="minorEastAsia" w:cstheme="minorBidi"/>
            <w:noProof/>
            <w:kern w:val="2"/>
            <w14:ligatures w14:val="standardContextual"/>
          </w:rPr>
          <w:tab/>
        </w:r>
        <w:r w:rsidR="00B46E88" w:rsidRPr="00781778">
          <w:rPr>
            <w:rStyle w:val="Hipervnculo"/>
            <w:noProof/>
          </w:rPr>
          <w:t>Objetivos concretos y alcance</w:t>
        </w:r>
        <w:r w:rsidR="00B46E88">
          <w:rPr>
            <w:noProof/>
            <w:webHidden/>
          </w:rPr>
          <w:tab/>
        </w:r>
        <w:r w:rsidR="00B46E88">
          <w:rPr>
            <w:noProof/>
            <w:webHidden/>
          </w:rPr>
          <w:fldChar w:fldCharType="begin"/>
        </w:r>
        <w:r w:rsidR="00B46E88">
          <w:rPr>
            <w:noProof/>
            <w:webHidden/>
          </w:rPr>
          <w:instrText xml:space="preserve"> PAGEREF _Toc168142084 \h </w:instrText>
        </w:r>
        <w:r w:rsidR="00B46E88">
          <w:rPr>
            <w:noProof/>
            <w:webHidden/>
          </w:rPr>
        </w:r>
        <w:r w:rsidR="00B46E88">
          <w:rPr>
            <w:noProof/>
            <w:webHidden/>
          </w:rPr>
          <w:fldChar w:fldCharType="separate"/>
        </w:r>
        <w:r w:rsidR="00B46E88">
          <w:rPr>
            <w:noProof/>
            <w:webHidden/>
          </w:rPr>
          <w:t>22</w:t>
        </w:r>
        <w:r w:rsidR="00B46E88">
          <w:rPr>
            <w:noProof/>
            <w:webHidden/>
          </w:rPr>
          <w:fldChar w:fldCharType="end"/>
        </w:r>
      </w:hyperlink>
    </w:p>
    <w:p w14:paraId="388FFF91" w14:textId="27402971"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5" w:history="1">
        <w:r w:rsidR="00B46E88" w:rsidRPr="00781778">
          <w:rPr>
            <w:rStyle w:val="Hipervnculo"/>
            <w:noProof/>
          </w:rPr>
          <w:t>3.1.</w:t>
        </w:r>
        <w:r w:rsidR="00B46E88">
          <w:rPr>
            <w:rFonts w:eastAsiaTheme="minorEastAsia" w:cstheme="minorBidi"/>
            <w:noProof/>
            <w:kern w:val="2"/>
            <w14:ligatures w14:val="standardContextual"/>
          </w:rPr>
          <w:tab/>
        </w:r>
        <w:r w:rsidR="00B46E88" w:rsidRPr="00781778">
          <w:rPr>
            <w:rStyle w:val="Hipervnculo"/>
            <w:noProof/>
          </w:rPr>
          <w:t>Objetivo general</w:t>
        </w:r>
        <w:r w:rsidR="00B46E88">
          <w:rPr>
            <w:noProof/>
            <w:webHidden/>
          </w:rPr>
          <w:tab/>
        </w:r>
        <w:r w:rsidR="00B46E88">
          <w:rPr>
            <w:noProof/>
            <w:webHidden/>
          </w:rPr>
          <w:fldChar w:fldCharType="begin"/>
        </w:r>
        <w:r w:rsidR="00B46E88">
          <w:rPr>
            <w:noProof/>
            <w:webHidden/>
          </w:rPr>
          <w:instrText xml:space="preserve"> PAGEREF _Toc168142085 \h </w:instrText>
        </w:r>
        <w:r w:rsidR="00B46E88">
          <w:rPr>
            <w:noProof/>
            <w:webHidden/>
          </w:rPr>
        </w:r>
        <w:r w:rsidR="00B46E88">
          <w:rPr>
            <w:noProof/>
            <w:webHidden/>
          </w:rPr>
          <w:fldChar w:fldCharType="separate"/>
        </w:r>
        <w:r w:rsidR="00B46E88">
          <w:rPr>
            <w:noProof/>
            <w:webHidden/>
          </w:rPr>
          <w:t>22</w:t>
        </w:r>
        <w:r w:rsidR="00B46E88">
          <w:rPr>
            <w:noProof/>
            <w:webHidden/>
          </w:rPr>
          <w:fldChar w:fldCharType="end"/>
        </w:r>
      </w:hyperlink>
    </w:p>
    <w:p w14:paraId="074C411C" w14:textId="60504D01"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6" w:history="1">
        <w:r w:rsidR="00B46E88" w:rsidRPr="00781778">
          <w:rPr>
            <w:rStyle w:val="Hipervnculo"/>
            <w:noProof/>
          </w:rPr>
          <w:t>3.2.</w:t>
        </w:r>
        <w:r w:rsidR="00B46E88">
          <w:rPr>
            <w:rFonts w:eastAsiaTheme="minorEastAsia" w:cstheme="minorBidi"/>
            <w:noProof/>
            <w:kern w:val="2"/>
            <w14:ligatures w14:val="standardContextual"/>
          </w:rPr>
          <w:tab/>
        </w:r>
        <w:r w:rsidR="00B46E88" w:rsidRPr="00781778">
          <w:rPr>
            <w:rStyle w:val="Hipervnculo"/>
            <w:noProof/>
          </w:rPr>
          <w:t>Objetivos específicos</w:t>
        </w:r>
        <w:r w:rsidR="00B46E88">
          <w:rPr>
            <w:noProof/>
            <w:webHidden/>
          </w:rPr>
          <w:tab/>
        </w:r>
        <w:r w:rsidR="00B46E88">
          <w:rPr>
            <w:noProof/>
            <w:webHidden/>
          </w:rPr>
          <w:fldChar w:fldCharType="begin"/>
        </w:r>
        <w:r w:rsidR="00B46E88">
          <w:rPr>
            <w:noProof/>
            <w:webHidden/>
          </w:rPr>
          <w:instrText xml:space="preserve"> PAGEREF _Toc168142086 \h </w:instrText>
        </w:r>
        <w:r w:rsidR="00B46E88">
          <w:rPr>
            <w:noProof/>
            <w:webHidden/>
          </w:rPr>
        </w:r>
        <w:r w:rsidR="00B46E88">
          <w:rPr>
            <w:noProof/>
            <w:webHidden/>
          </w:rPr>
          <w:fldChar w:fldCharType="separate"/>
        </w:r>
        <w:r w:rsidR="00B46E88">
          <w:rPr>
            <w:noProof/>
            <w:webHidden/>
          </w:rPr>
          <w:t>22</w:t>
        </w:r>
        <w:r w:rsidR="00B46E88">
          <w:rPr>
            <w:noProof/>
            <w:webHidden/>
          </w:rPr>
          <w:fldChar w:fldCharType="end"/>
        </w:r>
      </w:hyperlink>
    </w:p>
    <w:p w14:paraId="136A8413" w14:textId="00824A4D"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7" w:history="1">
        <w:r w:rsidR="00B46E88" w:rsidRPr="00781778">
          <w:rPr>
            <w:rStyle w:val="Hipervnculo"/>
            <w:noProof/>
          </w:rPr>
          <w:t>3.3.</w:t>
        </w:r>
        <w:r w:rsidR="00B46E88">
          <w:rPr>
            <w:rFonts w:eastAsiaTheme="minorEastAsia" w:cstheme="minorBidi"/>
            <w:noProof/>
            <w:kern w:val="2"/>
            <w14:ligatures w14:val="standardContextual"/>
          </w:rPr>
          <w:tab/>
        </w:r>
        <w:r w:rsidR="00B46E88" w:rsidRPr="00781778">
          <w:rPr>
            <w:rStyle w:val="Hipervnculo"/>
            <w:noProof/>
          </w:rPr>
          <w:t>Alcance</w:t>
        </w:r>
        <w:r w:rsidR="00B46E88">
          <w:rPr>
            <w:noProof/>
            <w:webHidden/>
          </w:rPr>
          <w:tab/>
        </w:r>
        <w:r w:rsidR="00B46E88">
          <w:rPr>
            <w:noProof/>
            <w:webHidden/>
          </w:rPr>
          <w:fldChar w:fldCharType="begin"/>
        </w:r>
        <w:r w:rsidR="00B46E88">
          <w:rPr>
            <w:noProof/>
            <w:webHidden/>
          </w:rPr>
          <w:instrText xml:space="preserve"> PAGEREF _Toc168142087 \h </w:instrText>
        </w:r>
        <w:r w:rsidR="00B46E88">
          <w:rPr>
            <w:noProof/>
            <w:webHidden/>
          </w:rPr>
        </w:r>
        <w:r w:rsidR="00B46E88">
          <w:rPr>
            <w:noProof/>
            <w:webHidden/>
          </w:rPr>
          <w:fldChar w:fldCharType="separate"/>
        </w:r>
        <w:r w:rsidR="00B46E88">
          <w:rPr>
            <w:noProof/>
            <w:webHidden/>
          </w:rPr>
          <w:t>23</w:t>
        </w:r>
        <w:r w:rsidR="00B46E88">
          <w:rPr>
            <w:noProof/>
            <w:webHidden/>
          </w:rPr>
          <w:fldChar w:fldCharType="end"/>
        </w:r>
      </w:hyperlink>
    </w:p>
    <w:p w14:paraId="78598984" w14:textId="53716184"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88" w:history="1">
        <w:r w:rsidR="00B46E88" w:rsidRPr="00781778">
          <w:rPr>
            <w:rStyle w:val="Hipervnculo"/>
            <w:noProof/>
          </w:rPr>
          <w:t>4.</w:t>
        </w:r>
        <w:r w:rsidR="00B46E88">
          <w:rPr>
            <w:rFonts w:eastAsiaTheme="minorEastAsia" w:cstheme="minorBidi"/>
            <w:noProof/>
            <w:kern w:val="2"/>
            <w14:ligatures w14:val="standardContextual"/>
          </w:rPr>
          <w:tab/>
        </w:r>
        <w:r w:rsidR="00B46E88" w:rsidRPr="00781778">
          <w:rPr>
            <w:rStyle w:val="Hipervnculo"/>
            <w:noProof/>
          </w:rPr>
          <w:t>Metodología de trabajo</w:t>
        </w:r>
        <w:r w:rsidR="00B46E88">
          <w:rPr>
            <w:noProof/>
            <w:webHidden/>
          </w:rPr>
          <w:tab/>
        </w:r>
        <w:r w:rsidR="00B46E88">
          <w:rPr>
            <w:noProof/>
            <w:webHidden/>
          </w:rPr>
          <w:fldChar w:fldCharType="begin"/>
        </w:r>
        <w:r w:rsidR="00B46E88">
          <w:rPr>
            <w:noProof/>
            <w:webHidden/>
          </w:rPr>
          <w:instrText xml:space="preserve"> PAGEREF _Toc168142088 \h </w:instrText>
        </w:r>
        <w:r w:rsidR="00B46E88">
          <w:rPr>
            <w:noProof/>
            <w:webHidden/>
          </w:rPr>
        </w:r>
        <w:r w:rsidR="00B46E88">
          <w:rPr>
            <w:noProof/>
            <w:webHidden/>
          </w:rPr>
          <w:fldChar w:fldCharType="separate"/>
        </w:r>
        <w:r w:rsidR="00B46E88">
          <w:rPr>
            <w:noProof/>
            <w:webHidden/>
          </w:rPr>
          <w:t>25</w:t>
        </w:r>
        <w:r w:rsidR="00B46E88">
          <w:rPr>
            <w:noProof/>
            <w:webHidden/>
          </w:rPr>
          <w:fldChar w:fldCharType="end"/>
        </w:r>
      </w:hyperlink>
    </w:p>
    <w:p w14:paraId="1DFD8B23" w14:textId="5C147AFF"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89" w:history="1">
        <w:r w:rsidR="00B46E88" w:rsidRPr="00781778">
          <w:rPr>
            <w:rStyle w:val="Hipervnculo"/>
            <w:noProof/>
          </w:rPr>
          <w:t>4.1.</w:t>
        </w:r>
        <w:r w:rsidR="00B46E88">
          <w:rPr>
            <w:rFonts w:eastAsiaTheme="minorEastAsia" w:cstheme="minorBidi"/>
            <w:noProof/>
            <w:kern w:val="2"/>
            <w14:ligatures w14:val="standardContextual"/>
          </w:rPr>
          <w:tab/>
        </w:r>
        <w:r w:rsidR="00B46E88" w:rsidRPr="00781778">
          <w:rPr>
            <w:rStyle w:val="Hipervnculo"/>
            <w:noProof/>
          </w:rPr>
          <w:t xml:space="preserve"> Alcance</w:t>
        </w:r>
        <w:r w:rsidR="00B46E88">
          <w:rPr>
            <w:noProof/>
            <w:webHidden/>
          </w:rPr>
          <w:tab/>
        </w:r>
        <w:r w:rsidR="00B46E88">
          <w:rPr>
            <w:noProof/>
            <w:webHidden/>
          </w:rPr>
          <w:fldChar w:fldCharType="begin"/>
        </w:r>
        <w:r w:rsidR="00B46E88">
          <w:rPr>
            <w:noProof/>
            <w:webHidden/>
          </w:rPr>
          <w:instrText xml:space="preserve"> PAGEREF _Toc168142089 \h </w:instrText>
        </w:r>
        <w:r w:rsidR="00B46E88">
          <w:rPr>
            <w:noProof/>
            <w:webHidden/>
          </w:rPr>
        </w:r>
        <w:r w:rsidR="00B46E88">
          <w:rPr>
            <w:noProof/>
            <w:webHidden/>
          </w:rPr>
          <w:fldChar w:fldCharType="separate"/>
        </w:r>
        <w:r w:rsidR="00B46E88">
          <w:rPr>
            <w:noProof/>
            <w:webHidden/>
          </w:rPr>
          <w:t>26</w:t>
        </w:r>
        <w:r w:rsidR="00B46E88">
          <w:rPr>
            <w:noProof/>
            <w:webHidden/>
          </w:rPr>
          <w:fldChar w:fldCharType="end"/>
        </w:r>
      </w:hyperlink>
    </w:p>
    <w:p w14:paraId="22CF6CB2" w14:textId="25D37C4B"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90" w:history="1">
        <w:r w:rsidR="00B46E88" w:rsidRPr="00781778">
          <w:rPr>
            <w:rStyle w:val="Hipervnculo"/>
            <w:noProof/>
          </w:rPr>
          <w:t>5.</w:t>
        </w:r>
        <w:r w:rsidR="00B46E88">
          <w:rPr>
            <w:rFonts w:eastAsiaTheme="minorEastAsia" w:cstheme="minorBidi"/>
            <w:noProof/>
            <w:kern w:val="2"/>
            <w14:ligatures w14:val="standardContextual"/>
          </w:rPr>
          <w:tab/>
        </w:r>
        <w:r w:rsidR="00B46E88" w:rsidRPr="00781778">
          <w:rPr>
            <w:rStyle w:val="Hipervnculo"/>
            <w:noProof/>
          </w:rPr>
          <w:t>Marco normativo</w:t>
        </w:r>
        <w:r w:rsidR="00B46E88">
          <w:rPr>
            <w:noProof/>
            <w:webHidden/>
          </w:rPr>
          <w:tab/>
        </w:r>
        <w:r w:rsidR="00B46E88">
          <w:rPr>
            <w:noProof/>
            <w:webHidden/>
          </w:rPr>
          <w:fldChar w:fldCharType="begin"/>
        </w:r>
        <w:r w:rsidR="00B46E88">
          <w:rPr>
            <w:noProof/>
            <w:webHidden/>
          </w:rPr>
          <w:instrText xml:space="preserve"> PAGEREF _Toc168142090 \h </w:instrText>
        </w:r>
        <w:r w:rsidR="00B46E88">
          <w:rPr>
            <w:noProof/>
            <w:webHidden/>
          </w:rPr>
        </w:r>
        <w:r w:rsidR="00B46E88">
          <w:rPr>
            <w:noProof/>
            <w:webHidden/>
          </w:rPr>
          <w:fldChar w:fldCharType="separate"/>
        </w:r>
        <w:r w:rsidR="00B46E88">
          <w:rPr>
            <w:noProof/>
            <w:webHidden/>
          </w:rPr>
          <w:t>26</w:t>
        </w:r>
        <w:r w:rsidR="00B46E88">
          <w:rPr>
            <w:noProof/>
            <w:webHidden/>
          </w:rPr>
          <w:fldChar w:fldCharType="end"/>
        </w:r>
      </w:hyperlink>
    </w:p>
    <w:p w14:paraId="0A89BE3C" w14:textId="0D7B6866"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91" w:history="1">
        <w:r w:rsidR="00B46E88" w:rsidRPr="00781778">
          <w:rPr>
            <w:rStyle w:val="Hipervnculo"/>
            <w:noProof/>
          </w:rPr>
          <w:t>6.</w:t>
        </w:r>
        <w:r w:rsidR="00B46E88">
          <w:rPr>
            <w:rFonts w:eastAsiaTheme="minorEastAsia" w:cstheme="minorBidi"/>
            <w:noProof/>
            <w:kern w:val="2"/>
            <w14:ligatures w14:val="standardContextual"/>
          </w:rPr>
          <w:tab/>
        </w:r>
        <w:r w:rsidR="00B46E88" w:rsidRPr="00781778">
          <w:rPr>
            <w:rStyle w:val="Hipervnculo"/>
            <w:noProof/>
          </w:rPr>
          <w:t>Desarrollo específico de la contribución</w:t>
        </w:r>
        <w:r w:rsidR="00B46E88">
          <w:rPr>
            <w:noProof/>
            <w:webHidden/>
          </w:rPr>
          <w:tab/>
        </w:r>
        <w:r w:rsidR="00B46E88">
          <w:rPr>
            <w:noProof/>
            <w:webHidden/>
          </w:rPr>
          <w:fldChar w:fldCharType="begin"/>
        </w:r>
        <w:r w:rsidR="00B46E88">
          <w:rPr>
            <w:noProof/>
            <w:webHidden/>
          </w:rPr>
          <w:instrText xml:space="preserve"> PAGEREF _Toc168142091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6153C7E8" w14:textId="0583D64F"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2" w:history="1">
        <w:r w:rsidR="00B46E88" w:rsidRPr="00781778">
          <w:rPr>
            <w:rStyle w:val="Hipervnculo"/>
            <w:noProof/>
          </w:rPr>
          <w:t>6.1.</w:t>
        </w:r>
        <w:r w:rsidR="00B46E88">
          <w:rPr>
            <w:rFonts w:eastAsiaTheme="minorEastAsia" w:cstheme="minorBidi"/>
            <w:noProof/>
            <w:kern w:val="2"/>
            <w14:ligatures w14:val="standardContextual"/>
          </w:rPr>
          <w:tab/>
        </w:r>
        <w:r w:rsidR="00B46E88" w:rsidRPr="00781778">
          <w:rPr>
            <w:rStyle w:val="Hipervnculo"/>
            <w:noProof/>
          </w:rPr>
          <w:t>Captura y procesamiento de datos</w:t>
        </w:r>
        <w:r w:rsidR="00B46E88">
          <w:rPr>
            <w:noProof/>
            <w:webHidden/>
          </w:rPr>
          <w:tab/>
        </w:r>
        <w:r w:rsidR="00B46E88">
          <w:rPr>
            <w:noProof/>
            <w:webHidden/>
          </w:rPr>
          <w:fldChar w:fldCharType="begin"/>
        </w:r>
        <w:r w:rsidR="00B46E88">
          <w:rPr>
            <w:noProof/>
            <w:webHidden/>
          </w:rPr>
          <w:instrText xml:space="preserve"> PAGEREF _Toc168142092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6628ED64" w14:textId="682EC172"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3" w:history="1">
        <w:r w:rsidR="00B46E88" w:rsidRPr="00781778">
          <w:rPr>
            <w:rStyle w:val="Hipervnculo"/>
            <w:noProof/>
          </w:rPr>
          <w:t>6.2.</w:t>
        </w:r>
        <w:r w:rsidR="00B46E88">
          <w:rPr>
            <w:rFonts w:eastAsiaTheme="minorEastAsia" w:cstheme="minorBidi"/>
            <w:noProof/>
            <w:kern w:val="2"/>
            <w14:ligatures w14:val="standardContextual"/>
          </w:rPr>
          <w:tab/>
        </w:r>
        <w:r w:rsidR="00B46E88" w:rsidRPr="00781778">
          <w:rPr>
            <w:rStyle w:val="Hipervnculo"/>
            <w:noProof/>
          </w:rPr>
          <w:t>Almacenamiento de datos</w:t>
        </w:r>
        <w:r w:rsidR="00B46E88">
          <w:rPr>
            <w:noProof/>
            <w:webHidden/>
          </w:rPr>
          <w:tab/>
        </w:r>
        <w:r w:rsidR="00B46E88">
          <w:rPr>
            <w:noProof/>
            <w:webHidden/>
          </w:rPr>
          <w:fldChar w:fldCharType="begin"/>
        </w:r>
        <w:r w:rsidR="00B46E88">
          <w:rPr>
            <w:noProof/>
            <w:webHidden/>
          </w:rPr>
          <w:instrText xml:space="preserve"> PAGEREF _Toc168142093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4B27F490" w14:textId="6D60D50B"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4" w:history="1">
        <w:r w:rsidR="00B46E88" w:rsidRPr="00781778">
          <w:rPr>
            <w:rStyle w:val="Hipervnculo"/>
            <w:noProof/>
          </w:rPr>
          <w:t>6.3.</w:t>
        </w:r>
        <w:r w:rsidR="00B46E88">
          <w:rPr>
            <w:rFonts w:eastAsiaTheme="minorEastAsia" w:cstheme="minorBidi"/>
            <w:noProof/>
            <w:kern w:val="2"/>
            <w14:ligatures w14:val="standardContextual"/>
          </w:rPr>
          <w:tab/>
        </w:r>
        <w:r w:rsidR="00B46E88" w:rsidRPr="00781778">
          <w:rPr>
            <w:rStyle w:val="Hipervnculo"/>
            <w:noProof/>
          </w:rPr>
          <w:t>Limpieza de datos</w:t>
        </w:r>
        <w:r w:rsidR="00B46E88">
          <w:rPr>
            <w:noProof/>
            <w:webHidden/>
          </w:rPr>
          <w:tab/>
        </w:r>
        <w:r w:rsidR="00B46E88">
          <w:rPr>
            <w:noProof/>
            <w:webHidden/>
          </w:rPr>
          <w:fldChar w:fldCharType="begin"/>
        </w:r>
        <w:r w:rsidR="00B46E88">
          <w:rPr>
            <w:noProof/>
            <w:webHidden/>
          </w:rPr>
          <w:instrText xml:space="preserve"> PAGEREF _Toc168142094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56DE0CFB" w14:textId="445AC27E"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5" w:history="1">
        <w:r w:rsidR="00B46E88" w:rsidRPr="00781778">
          <w:rPr>
            <w:rStyle w:val="Hipervnculo"/>
            <w:noProof/>
          </w:rPr>
          <w:t>6.4.</w:t>
        </w:r>
        <w:r w:rsidR="00B46E88">
          <w:rPr>
            <w:rFonts w:eastAsiaTheme="minorEastAsia" w:cstheme="minorBidi"/>
            <w:noProof/>
            <w:kern w:val="2"/>
            <w14:ligatures w14:val="standardContextual"/>
          </w:rPr>
          <w:tab/>
        </w:r>
        <w:r w:rsidR="00B46E88" w:rsidRPr="00781778">
          <w:rPr>
            <w:rStyle w:val="Hipervnculo"/>
            <w:noProof/>
          </w:rPr>
          <w:t>Análisis exploratorio de datos (EDA)</w:t>
        </w:r>
        <w:r w:rsidR="00B46E88">
          <w:rPr>
            <w:noProof/>
            <w:webHidden/>
          </w:rPr>
          <w:tab/>
        </w:r>
        <w:r w:rsidR="00B46E88">
          <w:rPr>
            <w:noProof/>
            <w:webHidden/>
          </w:rPr>
          <w:fldChar w:fldCharType="begin"/>
        </w:r>
        <w:r w:rsidR="00B46E88">
          <w:rPr>
            <w:noProof/>
            <w:webHidden/>
          </w:rPr>
          <w:instrText xml:space="preserve"> PAGEREF _Toc168142095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1FA4DCC4" w14:textId="2DC8BEFE"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6" w:history="1">
        <w:r w:rsidR="00B46E88" w:rsidRPr="00781778">
          <w:rPr>
            <w:rStyle w:val="Hipervnculo"/>
            <w:noProof/>
          </w:rPr>
          <w:t>6.5.</w:t>
        </w:r>
        <w:r w:rsidR="00B46E88">
          <w:rPr>
            <w:rFonts w:eastAsiaTheme="minorEastAsia" w:cstheme="minorBidi"/>
            <w:noProof/>
            <w:kern w:val="2"/>
            <w14:ligatures w14:val="standardContextual"/>
          </w:rPr>
          <w:tab/>
        </w:r>
        <w:r w:rsidR="00B46E88" w:rsidRPr="00781778">
          <w:rPr>
            <w:rStyle w:val="Hipervnculo"/>
            <w:noProof/>
          </w:rPr>
          <w:t>Análisis predictivo</w:t>
        </w:r>
        <w:r w:rsidR="00B46E88">
          <w:rPr>
            <w:noProof/>
            <w:webHidden/>
          </w:rPr>
          <w:tab/>
        </w:r>
        <w:r w:rsidR="00B46E88">
          <w:rPr>
            <w:noProof/>
            <w:webHidden/>
          </w:rPr>
          <w:fldChar w:fldCharType="begin"/>
        </w:r>
        <w:r w:rsidR="00B46E88">
          <w:rPr>
            <w:noProof/>
            <w:webHidden/>
          </w:rPr>
          <w:instrText xml:space="preserve"> PAGEREF _Toc168142096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12B60E0B" w14:textId="36758BCF"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097" w:history="1">
        <w:r w:rsidR="00B46E88" w:rsidRPr="00781778">
          <w:rPr>
            <w:rStyle w:val="Hipervnculo"/>
            <w:noProof/>
          </w:rPr>
          <w:t>6.6.</w:t>
        </w:r>
        <w:r w:rsidR="00B46E88">
          <w:rPr>
            <w:rFonts w:eastAsiaTheme="minorEastAsia" w:cstheme="minorBidi"/>
            <w:noProof/>
            <w:kern w:val="2"/>
            <w14:ligatures w14:val="standardContextual"/>
          </w:rPr>
          <w:tab/>
        </w:r>
        <w:r w:rsidR="00B46E88" w:rsidRPr="00781778">
          <w:rPr>
            <w:rStyle w:val="Hipervnculo"/>
            <w:noProof/>
          </w:rPr>
          <w:t>Visualización de datos</w:t>
        </w:r>
        <w:r w:rsidR="00B46E88">
          <w:rPr>
            <w:noProof/>
            <w:webHidden/>
          </w:rPr>
          <w:tab/>
        </w:r>
        <w:r w:rsidR="00B46E88">
          <w:rPr>
            <w:noProof/>
            <w:webHidden/>
          </w:rPr>
          <w:fldChar w:fldCharType="begin"/>
        </w:r>
        <w:r w:rsidR="00B46E88">
          <w:rPr>
            <w:noProof/>
            <w:webHidden/>
          </w:rPr>
          <w:instrText xml:space="preserve"> PAGEREF _Toc168142097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6D45705E" w14:textId="4E65838A"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098" w:history="1">
        <w:r w:rsidR="00B46E88" w:rsidRPr="00781778">
          <w:rPr>
            <w:rStyle w:val="Hipervnculo"/>
            <w:noProof/>
          </w:rPr>
          <w:t>6.6.1.</w:t>
        </w:r>
        <w:r w:rsidR="00B46E88">
          <w:rPr>
            <w:rFonts w:eastAsiaTheme="minorEastAsia" w:cstheme="minorBidi"/>
            <w:noProof/>
            <w:kern w:val="2"/>
            <w14:ligatures w14:val="standardContextual"/>
          </w:rPr>
          <w:tab/>
        </w:r>
        <w:r w:rsidR="00B46E88" w:rsidRPr="00781778">
          <w:rPr>
            <w:rStyle w:val="Hipervnculo"/>
            <w:noProof/>
          </w:rPr>
          <w:t>“Título 3” del menú de estilos</w:t>
        </w:r>
        <w:r w:rsidR="00B46E88">
          <w:rPr>
            <w:noProof/>
            <w:webHidden/>
          </w:rPr>
          <w:tab/>
        </w:r>
        <w:r w:rsidR="00B46E88">
          <w:rPr>
            <w:noProof/>
            <w:webHidden/>
          </w:rPr>
          <w:fldChar w:fldCharType="begin"/>
        </w:r>
        <w:r w:rsidR="00B46E88">
          <w:rPr>
            <w:noProof/>
            <w:webHidden/>
          </w:rPr>
          <w:instrText xml:space="preserve"> PAGEREF _Toc168142098 \h </w:instrText>
        </w:r>
        <w:r w:rsidR="00B46E88">
          <w:rPr>
            <w:noProof/>
            <w:webHidden/>
          </w:rPr>
        </w:r>
        <w:r w:rsidR="00B46E88">
          <w:rPr>
            <w:noProof/>
            <w:webHidden/>
          </w:rPr>
          <w:fldChar w:fldCharType="separate"/>
        </w:r>
        <w:r w:rsidR="00B46E88">
          <w:rPr>
            <w:noProof/>
            <w:webHidden/>
          </w:rPr>
          <w:t>28</w:t>
        </w:r>
        <w:r w:rsidR="00B46E88">
          <w:rPr>
            <w:noProof/>
            <w:webHidden/>
          </w:rPr>
          <w:fldChar w:fldCharType="end"/>
        </w:r>
      </w:hyperlink>
    </w:p>
    <w:p w14:paraId="1BF4C514" w14:textId="2A895068"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099" w:history="1">
        <w:r w:rsidR="00B46E88" w:rsidRPr="00781778">
          <w:rPr>
            <w:rStyle w:val="Hipervnculo"/>
            <w:noProof/>
          </w:rPr>
          <w:t>7.</w:t>
        </w:r>
        <w:r w:rsidR="00B46E88">
          <w:rPr>
            <w:rFonts w:eastAsiaTheme="minorEastAsia" w:cstheme="minorBidi"/>
            <w:noProof/>
            <w:kern w:val="2"/>
            <w14:ligatures w14:val="standardContextual"/>
          </w:rPr>
          <w:tab/>
        </w:r>
        <w:r w:rsidR="00B46E88" w:rsidRPr="00781778">
          <w:rPr>
            <w:rStyle w:val="Hipervnculo"/>
            <w:noProof/>
          </w:rPr>
          <w:t>Código fuente y datos analizados</w:t>
        </w:r>
        <w:r w:rsidR="00B46E88">
          <w:rPr>
            <w:noProof/>
            <w:webHidden/>
          </w:rPr>
          <w:tab/>
        </w:r>
        <w:r w:rsidR="00B46E88">
          <w:rPr>
            <w:noProof/>
            <w:webHidden/>
          </w:rPr>
          <w:fldChar w:fldCharType="begin"/>
        </w:r>
        <w:r w:rsidR="00B46E88">
          <w:rPr>
            <w:noProof/>
            <w:webHidden/>
          </w:rPr>
          <w:instrText xml:space="preserve"> PAGEREF _Toc168142099 \h </w:instrText>
        </w:r>
        <w:r w:rsidR="00B46E88">
          <w:rPr>
            <w:noProof/>
            <w:webHidden/>
          </w:rPr>
        </w:r>
        <w:r w:rsidR="00B46E88">
          <w:rPr>
            <w:noProof/>
            <w:webHidden/>
          </w:rPr>
          <w:fldChar w:fldCharType="separate"/>
        </w:r>
        <w:r w:rsidR="00B46E88">
          <w:rPr>
            <w:noProof/>
            <w:webHidden/>
          </w:rPr>
          <w:t>30</w:t>
        </w:r>
        <w:r w:rsidR="00B46E88">
          <w:rPr>
            <w:noProof/>
            <w:webHidden/>
          </w:rPr>
          <w:fldChar w:fldCharType="end"/>
        </w:r>
      </w:hyperlink>
    </w:p>
    <w:p w14:paraId="18395EB8" w14:textId="62B4BFBB"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0" w:history="1">
        <w:r w:rsidR="00B46E88" w:rsidRPr="00781778">
          <w:rPr>
            <w:rStyle w:val="Hipervnculo"/>
            <w:noProof/>
          </w:rPr>
          <w:t>7.1.</w:t>
        </w:r>
        <w:r w:rsidR="00B46E88">
          <w:rPr>
            <w:rFonts w:eastAsiaTheme="minorEastAsia" w:cstheme="minorBidi"/>
            <w:noProof/>
            <w:kern w:val="2"/>
            <w14:ligatures w14:val="standardContextual"/>
          </w:rPr>
          <w:tab/>
        </w:r>
        <w:r w:rsidR="00B46E88" w:rsidRPr="00781778">
          <w:rPr>
            <w:rStyle w:val="Hipervnculo"/>
            <w:noProof/>
          </w:rPr>
          <w:t>Código fuente</w:t>
        </w:r>
        <w:r w:rsidR="00B46E88">
          <w:rPr>
            <w:noProof/>
            <w:webHidden/>
          </w:rPr>
          <w:tab/>
        </w:r>
        <w:r w:rsidR="00B46E88">
          <w:rPr>
            <w:noProof/>
            <w:webHidden/>
          </w:rPr>
          <w:fldChar w:fldCharType="begin"/>
        </w:r>
        <w:r w:rsidR="00B46E88">
          <w:rPr>
            <w:noProof/>
            <w:webHidden/>
          </w:rPr>
          <w:instrText xml:space="preserve"> PAGEREF _Toc168142100 \h </w:instrText>
        </w:r>
        <w:r w:rsidR="00B46E88">
          <w:rPr>
            <w:noProof/>
            <w:webHidden/>
          </w:rPr>
        </w:r>
        <w:r w:rsidR="00B46E88">
          <w:rPr>
            <w:noProof/>
            <w:webHidden/>
          </w:rPr>
          <w:fldChar w:fldCharType="separate"/>
        </w:r>
        <w:r w:rsidR="00B46E88">
          <w:rPr>
            <w:noProof/>
            <w:webHidden/>
          </w:rPr>
          <w:t>30</w:t>
        </w:r>
        <w:r w:rsidR="00B46E88">
          <w:rPr>
            <w:noProof/>
            <w:webHidden/>
          </w:rPr>
          <w:fldChar w:fldCharType="end"/>
        </w:r>
      </w:hyperlink>
    </w:p>
    <w:p w14:paraId="6BF37323" w14:textId="5BEF3772"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1" w:history="1">
        <w:r w:rsidR="00B46E88" w:rsidRPr="00781778">
          <w:rPr>
            <w:rStyle w:val="Hipervnculo"/>
            <w:noProof/>
          </w:rPr>
          <w:t>7.2.</w:t>
        </w:r>
        <w:r w:rsidR="00B46E88">
          <w:rPr>
            <w:rFonts w:eastAsiaTheme="minorEastAsia" w:cstheme="minorBidi"/>
            <w:noProof/>
            <w:kern w:val="2"/>
            <w14:ligatures w14:val="standardContextual"/>
          </w:rPr>
          <w:tab/>
        </w:r>
        <w:r w:rsidR="00B46E88" w:rsidRPr="00781778">
          <w:rPr>
            <w:rStyle w:val="Hipervnculo"/>
            <w:noProof/>
          </w:rPr>
          <w:t>Datos Analizados</w:t>
        </w:r>
        <w:r w:rsidR="00B46E88">
          <w:rPr>
            <w:noProof/>
            <w:webHidden/>
          </w:rPr>
          <w:tab/>
        </w:r>
        <w:r w:rsidR="00B46E88">
          <w:rPr>
            <w:noProof/>
            <w:webHidden/>
          </w:rPr>
          <w:fldChar w:fldCharType="begin"/>
        </w:r>
        <w:r w:rsidR="00B46E88">
          <w:rPr>
            <w:noProof/>
            <w:webHidden/>
          </w:rPr>
          <w:instrText xml:space="preserve"> PAGEREF _Toc168142101 \h </w:instrText>
        </w:r>
        <w:r w:rsidR="00B46E88">
          <w:rPr>
            <w:noProof/>
            <w:webHidden/>
          </w:rPr>
        </w:r>
        <w:r w:rsidR="00B46E88">
          <w:rPr>
            <w:noProof/>
            <w:webHidden/>
          </w:rPr>
          <w:fldChar w:fldCharType="separate"/>
        </w:r>
        <w:r w:rsidR="00B46E88">
          <w:rPr>
            <w:noProof/>
            <w:webHidden/>
          </w:rPr>
          <w:t>30</w:t>
        </w:r>
        <w:r w:rsidR="00B46E88">
          <w:rPr>
            <w:noProof/>
            <w:webHidden/>
          </w:rPr>
          <w:fldChar w:fldCharType="end"/>
        </w:r>
      </w:hyperlink>
    </w:p>
    <w:p w14:paraId="7594EBB0" w14:textId="701DA56A"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102" w:history="1">
        <w:r w:rsidR="00B46E88" w:rsidRPr="00781778">
          <w:rPr>
            <w:rStyle w:val="Hipervnculo"/>
            <w:noProof/>
          </w:rPr>
          <w:t>8.</w:t>
        </w:r>
        <w:r w:rsidR="00B46E88">
          <w:rPr>
            <w:rFonts w:eastAsiaTheme="minorEastAsia" w:cstheme="minorBidi"/>
            <w:noProof/>
            <w:kern w:val="2"/>
            <w14:ligatures w14:val="standardContextual"/>
          </w:rPr>
          <w:tab/>
        </w:r>
        <w:r w:rsidR="00B46E88" w:rsidRPr="00781778">
          <w:rPr>
            <w:rStyle w:val="Hipervnculo"/>
            <w:noProof/>
          </w:rPr>
          <w:t>Plan de trabajo y gestión del proyecto</w:t>
        </w:r>
        <w:r w:rsidR="00B46E88">
          <w:rPr>
            <w:noProof/>
            <w:webHidden/>
          </w:rPr>
          <w:tab/>
        </w:r>
        <w:r w:rsidR="00B46E88">
          <w:rPr>
            <w:noProof/>
            <w:webHidden/>
          </w:rPr>
          <w:fldChar w:fldCharType="begin"/>
        </w:r>
        <w:r w:rsidR="00B46E88">
          <w:rPr>
            <w:noProof/>
            <w:webHidden/>
          </w:rPr>
          <w:instrText xml:space="preserve"> PAGEREF _Toc168142102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6D22C761" w14:textId="7B5E3C83"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3" w:history="1">
        <w:r w:rsidR="00B46E88" w:rsidRPr="00781778">
          <w:rPr>
            <w:rStyle w:val="Hipervnculo"/>
            <w:noProof/>
          </w:rPr>
          <w:t>8.1.</w:t>
        </w:r>
        <w:r w:rsidR="00B46E88">
          <w:rPr>
            <w:rFonts w:eastAsiaTheme="minorEastAsia" w:cstheme="minorBidi"/>
            <w:noProof/>
            <w:kern w:val="2"/>
            <w14:ligatures w14:val="standardContextual"/>
          </w:rPr>
          <w:tab/>
        </w:r>
        <w:r w:rsidR="00B46E88" w:rsidRPr="00781778">
          <w:rPr>
            <w:rStyle w:val="Hipervnculo"/>
            <w:noProof/>
          </w:rPr>
          <w:t>Planificación del proyecto</w:t>
        </w:r>
        <w:r w:rsidR="00B46E88">
          <w:rPr>
            <w:noProof/>
            <w:webHidden/>
          </w:rPr>
          <w:tab/>
        </w:r>
        <w:r w:rsidR="00B46E88">
          <w:rPr>
            <w:noProof/>
            <w:webHidden/>
          </w:rPr>
          <w:fldChar w:fldCharType="begin"/>
        </w:r>
        <w:r w:rsidR="00B46E88">
          <w:rPr>
            <w:noProof/>
            <w:webHidden/>
          </w:rPr>
          <w:instrText xml:space="preserve"> PAGEREF _Toc168142103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6A47CB99" w14:textId="67218278"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104" w:history="1">
        <w:r w:rsidR="00B46E88" w:rsidRPr="00781778">
          <w:rPr>
            <w:rStyle w:val="Hipervnculo"/>
            <w:noProof/>
          </w:rPr>
          <w:t>8.1.1.</w:t>
        </w:r>
        <w:r w:rsidR="00B46E88">
          <w:rPr>
            <w:rFonts w:eastAsiaTheme="minorEastAsia" w:cstheme="minorBidi"/>
            <w:noProof/>
            <w:kern w:val="2"/>
            <w14:ligatures w14:val="standardContextual"/>
          </w:rPr>
          <w:tab/>
        </w:r>
        <w:r w:rsidR="00B46E88" w:rsidRPr="00781778">
          <w:rPr>
            <w:rStyle w:val="Hipervnculo"/>
            <w:noProof/>
          </w:rPr>
          <w:t>Cronograma</w:t>
        </w:r>
        <w:r w:rsidR="00B46E88">
          <w:rPr>
            <w:noProof/>
            <w:webHidden/>
          </w:rPr>
          <w:tab/>
        </w:r>
        <w:r w:rsidR="00B46E88">
          <w:rPr>
            <w:noProof/>
            <w:webHidden/>
          </w:rPr>
          <w:fldChar w:fldCharType="begin"/>
        </w:r>
        <w:r w:rsidR="00B46E88">
          <w:rPr>
            <w:noProof/>
            <w:webHidden/>
          </w:rPr>
          <w:instrText xml:space="preserve"> PAGEREF _Toc168142104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5F5A940E" w14:textId="5E7E28F2" w:rsidR="00B46E88" w:rsidRDefault="00000000">
      <w:pPr>
        <w:pStyle w:val="TDC3"/>
        <w:tabs>
          <w:tab w:val="left" w:pos="1440"/>
          <w:tab w:val="right" w:leader="dot" w:pos="9061"/>
        </w:tabs>
        <w:rPr>
          <w:rFonts w:eastAsiaTheme="minorEastAsia" w:cstheme="minorBidi"/>
          <w:noProof/>
          <w:kern w:val="2"/>
          <w14:ligatures w14:val="standardContextual"/>
        </w:rPr>
      </w:pPr>
      <w:hyperlink w:anchor="_Toc168142105" w:history="1">
        <w:r w:rsidR="00B46E88" w:rsidRPr="00781778">
          <w:rPr>
            <w:rStyle w:val="Hipervnculo"/>
            <w:noProof/>
          </w:rPr>
          <w:t>8.1.2.</w:t>
        </w:r>
        <w:r w:rsidR="00B46E88">
          <w:rPr>
            <w:rFonts w:eastAsiaTheme="minorEastAsia" w:cstheme="minorBidi"/>
            <w:noProof/>
            <w:kern w:val="2"/>
            <w14:ligatures w14:val="standardContextual"/>
          </w:rPr>
          <w:tab/>
        </w:r>
        <w:r w:rsidR="00B46E88" w:rsidRPr="00781778">
          <w:rPr>
            <w:rStyle w:val="Hipervnculo"/>
            <w:noProof/>
          </w:rPr>
          <w:t>Análisis DAFO y CAME</w:t>
        </w:r>
        <w:r w:rsidR="00B46E88">
          <w:rPr>
            <w:noProof/>
            <w:webHidden/>
          </w:rPr>
          <w:tab/>
        </w:r>
        <w:r w:rsidR="00B46E88">
          <w:rPr>
            <w:noProof/>
            <w:webHidden/>
          </w:rPr>
          <w:fldChar w:fldCharType="begin"/>
        </w:r>
        <w:r w:rsidR="00B46E88">
          <w:rPr>
            <w:noProof/>
            <w:webHidden/>
          </w:rPr>
          <w:instrText xml:space="preserve"> PAGEREF _Toc168142105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30EED75F" w14:textId="5B6E6D32"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6" w:history="1">
        <w:r w:rsidR="00B46E88" w:rsidRPr="00781778">
          <w:rPr>
            <w:rStyle w:val="Hipervnculo"/>
            <w:noProof/>
          </w:rPr>
          <w:t>8.2.</w:t>
        </w:r>
        <w:r w:rsidR="00B46E88">
          <w:rPr>
            <w:rFonts w:eastAsiaTheme="minorEastAsia" w:cstheme="minorBidi"/>
            <w:noProof/>
            <w:kern w:val="2"/>
            <w14:ligatures w14:val="standardContextual"/>
          </w:rPr>
          <w:tab/>
        </w:r>
        <w:r w:rsidR="00B46E88" w:rsidRPr="00781778">
          <w:rPr>
            <w:rStyle w:val="Hipervnculo"/>
            <w:noProof/>
          </w:rPr>
          <w:t>Problemas encontrados y desvíos</w:t>
        </w:r>
        <w:r w:rsidR="00B46E88">
          <w:rPr>
            <w:noProof/>
            <w:webHidden/>
          </w:rPr>
          <w:tab/>
        </w:r>
        <w:r w:rsidR="00B46E88">
          <w:rPr>
            <w:noProof/>
            <w:webHidden/>
          </w:rPr>
          <w:fldChar w:fldCharType="begin"/>
        </w:r>
        <w:r w:rsidR="00B46E88">
          <w:rPr>
            <w:noProof/>
            <w:webHidden/>
          </w:rPr>
          <w:instrText xml:space="preserve"> PAGEREF _Toc168142106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55C91BC5" w14:textId="2473426C"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7" w:history="1">
        <w:r w:rsidR="00B46E88" w:rsidRPr="00781778">
          <w:rPr>
            <w:rStyle w:val="Hipervnculo"/>
            <w:noProof/>
          </w:rPr>
          <w:t>8.3.</w:t>
        </w:r>
        <w:r w:rsidR="00B46E88">
          <w:rPr>
            <w:rFonts w:eastAsiaTheme="minorEastAsia" w:cstheme="minorBidi"/>
            <w:noProof/>
            <w:kern w:val="2"/>
            <w14:ligatures w14:val="standardContextual"/>
          </w:rPr>
          <w:tab/>
        </w:r>
        <w:r w:rsidR="00B46E88" w:rsidRPr="00781778">
          <w:rPr>
            <w:rStyle w:val="Hipervnculo"/>
            <w:noProof/>
          </w:rPr>
          <w:t>Limitaciones del proyecto</w:t>
        </w:r>
        <w:r w:rsidR="00B46E88">
          <w:rPr>
            <w:noProof/>
            <w:webHidden/>
          </w:rPr>
          <w:tab/>
        </w:r>
        <w:r w:rsidR="00B46E88">
          <w:rPr>
            <w:noProof/>
            <w:webHidden/>
          </w:rPr>
          <w:fldChar w:fldCharType="begin"/>
        </w:r>
        <w:r w:rsidR="00B46E88">
          <w:rPr>
            <w:noProof/>
            <w:webHidden/>
          </w:rPr>
          <w:instrText xml:space="preserve"> PAGEREF _Toc168142107 \h </w:instrText>
        </w:r>
        <w:r w:rsidR="00B46E88">
          <w:rPr>
            <w:noProof/>
            <w:webHidden/>
          </w:rPr>
        </w:r>
        <w:r w:rsidR="00B46E88">
          <w:rPr>
            <w:noProof/>
            <w:webHidden/>
          </w:rPr>
          <w:fldChar w:fldCharType="separate"/>
        </w:r>
        <w:r w:rsidR="00B46E88">
          <w:rPr>
            <w:noProof/>
            <w:webHidden/>
          </w:rPr>
          <w:t>31</w:t>
        </w:r>
        <w:r w:rsidR="00B46E88">
          <w:rPr>
            <w:noProof/>
            <w:webHidden/>
          </w:rPr>
          <w:fldChar w:fldCharType="end"/>
        </w:r>
      </w:hyperlink>
    </w:p>
    <w:p w14:paraId="1F3B409E" w14:textId="32484291" w:rsidR="00B46E88" w:rsidRDefault="00000000">
      <w:pPr>
        <w:pStyle w:val="TDC1"/>
        <w:tabs>
          <w:tab w:val="left" w:pos="440"/>
          <w:tab w:val="right" w:leader="dot" w:pos="9061"/>
        </w:tabs>
        <w:rPr>
          <w:rFonts w:eastAsiaTheme="minorEastAsia" w:cstheme="minorBidi"/>
          <w:noProof/>
          <w:kern w:val="2"/>
          <w14:ligatures w14:val="standardContextual"/>
        </w:rPr>
      </w:pPr>
      <w:hyperlink w:anchor="_Toc168142108" w:history="1">
        <w:r w:rsidR="00B46E88" w:rsidRPr="00781778">
          <w:rPr>
            <w:rStyle w:val="Hipervnculo"/>
            <w:noProof/>
          </w:rPr>
          <w:t>9.</w:t>
        </w:r>
        <w:r w:rsidR="00B46E88">
          <w:rPr>
            <w:rFonts w:eastAsiaTheme="minorEastAsia" w:cstheme="minorBidi"/>
            <w:noProof/>
            <w:kern w:val="2"/>
            <w14:ligatures w14:val="standardContextual"/>
          </w:rPr>
          <w:tab/>
        </w:r>
        <w:r w:rsidR="00B46E88" w:rsidRPr="00781778">
          <w:rPr>
            <w:rStyle w:val="Hipervnculo"/>
            <w:noProof/>
          </w:rPr>
          <w:t>Resultados</w:t>
        </w:r>
        <w:r w:rsidR="00B46E88">
          <w:rPr>
            <w:noProof/>
            <w:webHidden/>
          </w:rPr>
          <w:tab/>
        </w:r>
        <w:r w:rsidR="00B46E88">
          <w:rPr>
            <w:noProof/>
            <w:webHidden/>
          </w:rPr>
          <w:fldChar w:fldCharType="begin"/>
        </w:r>
        <w:r w:rsidR="00B46E88">
          <w:rPr>
            <w:noProof/>
            <w:webHidden/>
          </w:rPr>
          <w:instrText xml:space="preserve"> PAGEREF _Toc168142108 \h </w:instrText>
        </w:r>
        <w:r w:rsidR="00B46E88">
          <w:rPr>
            <w:noProof/>
            <w:webHidden/>
          </w:rPr>
        </w:r>
        <w:r w:rsidR="00B46E88">
          <w:rPr>
            <w:noProof/>
            <w:webHidden/>
          </w:rPr>
          <w:fldChar w:fldCharType="separate"/>
        </w:r>
        <w:r w:rsidR="00B46E88">
          <w:rPr>
            <w:noProof/>
            <w:webHidden/>
          </w:rPr>
          <w:t>32</w:t>
        </w:r>
        <w:r w:rsidR="00B46E88">
          <w:rPr>
            <w:noProof/>
            <w:webHidden/>
          </w:rPr>
          <w:fldChar w:fldCharType="end"/>
        </w:r>
      </w:hyperlink>
    </w:p>
    <w:p w14:paraId="3F2A9E07" w14:textId="6DB060CB"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09" w:history="1">
        <w:r w:rsidR="00B46E88" w:rsidRPr="00781778">
          <w:rPr>
            <w:rStyle w:val="Hipervnculo"/>
            <w:noProof/>
          </w:rPr>
          <w:t>9.1.</w:t>
        </w:r>
        <w:r w:rsidR="00B46E88">
          <w:rPr>
            <w:rFonts w:eastAsiaTheme="minorEastAsia" w:cstheme="minorBidi"/>
            <w:noProof/>
            <w:kern w:val="2"/>
            <w14:ligatures w14:val="standardContextual"/>
          </w:rPr>
          <w:tab/>
        </w:r>
        <w:r w:rsidR="00B46E88" w:rsidRPr="00781778">
          <w:rPr>
            <w:rStyle w:val="Hipervnculo"/>
            <w:noProof/>
          </w:rPr>
          <w:t>Indicadores del proyecto</w:t>
        </w:r>
        <w:r w:rsidR="00B46E88">
          <w:rPr>
            <w:noProof/>
            <w:webHidden/>
          </w:rPr>
          <w:tab/>
        </w:r>
        <w:r w:rsidR="00B46E88">
          <w:rPr>
            <w:noProof/>
            <w:webHidden/>
          </w:rPr>
          <w:fldChar w:fldCharType="begin"/>
        </w:r>
        <w:r w:rsidR="00B46E88">
          <w:rPr>
            <w:noProof/>
            <w:webHidden/>
          </w:rPr>
          <w:instrText xml:space="preserve"> PAGEREF _Toc168142109 \h </w:instrText>
        </w:r>
        <w:r w:rsidR="00B46E88">
          <w:rPr>
            <w:noProof/>
            <w:webHidden/>
          </w:rPr>
        </w:r>
        <w:r w:rsidR="00B46E88">
          <w:rPr>
            <w:noProof/>
            <w:webHidden/>
          </w:rPr>
          <w:fldChar w:fldCharType="separate"/>
        </w:r>
        <w:r w:rsidR="00B46E88">
          <w:rPr>
            <w:noProof/>
            <w:webHidden/>
          </w:rPr>
          <w:t>32</w:t>
        </w:r>
        <w:r w:rsidR="00B46E88">
          <w:rPr>
            <w:noProof/>
            <w:webHidden/>
          </w:rPr>
          <w:fldChar w:fldCharType="end"/>
        </w:r>
      </w:hyperlink>
    </w:p>
    <w:p w14:paraId="60FD47F6" w14:textId="3611DBF9" w:rsidR="00B46E88" w:rsidRDefault="00000000">
      <w:pPr>
        <w:pStyle w:val="TDC2"/>
        <w:tabs>
          <w:tab w:val="left" w:pos="960"/>
          <w:tab w:val="right" w:leader="dot" w:pos="9061"/>
        </w:tabs>
        <w:rPr>
          <w:rFonts w:eastAsiaTheme="minorEastAsia" w:cstheme="minorBidi"/>
          <w:noProof/>
          <w:kern w:val="2"/>
          <w14:ligatures w14:val="standardContextual"/>
        </w:rPr>
      </w:pPr>
      <w:hyperlink w:anchor="_Toc168142110" w:history="1">
        <w:r w:rsidR="00B46E88" w:rsidRPr="00781778">
          <w:rPr>
            <w:rStyle w:val="Hipervnculo"/>
            <w:noProof/>
          </w:rPr>
          <w:t>9.2.</w:t>
        </w:r>
        <w:r w:rsidR="00B46E88">
          <w:rPr>
            <w:rFonts w:eastAsiaTheme="minorEastAsia" w:cstheme="minorBidi"/>
            <w:noProof/>
            <w:kern w:val="2"/>
            <w14:ligatures w14:val="standardContextual"/>
          </w:rPr>
          <w:tab/>
        </w:r>
        <w:r w:rsidR="00B46E88" w:rsidRPr="00781778">
          <w:rPr>
            <w:rStyle w:val="Hipervnculo"/>
            <w:noProof/>
          </w:rPr>
          <w:t>Cumplimiento de objetivos</w:t>
        </w:r>
        <w:r w:rsidR="00B46E88">
          <w:rPr>
            <w:noProof/>
            <w:webHidden/>
          </w:rPr>
          <w:tab/>
        </w:r>
        <w:r w:rsidR="00B46E88">
          <w:rPr>
            <w:noProof/>
            <w:webHidden/>
          </w:rPr>
          <w:fldChar w:fldCharType="begin"/>
        </w:r>
        <w:r w:rsidR="00B46E88">
          <w:rPr>
            <w:noProof/>
            <w:webHidden/>
          </w:rPr>
          <w:instrText xml:space="preserve"> PAGEREF _Toc168142110 \h </w:instrText>
        </w:r>
        <w:r w:rsidR="00B46E88">
          <w:rPr>
            <w:noProof/>
            <w:webHidden/>
          </w:rPr>
        </w:r>
        <w:r w:rsidR="00B46E88">
          <w:rPr>
            <w:noProof/>
            <w:webHidden/>
          </w:rPr>
          <w:fldChar w:fldCharType="separate"/>
        </w:r>
        <w:r w:rsidR="00B46E88">
          <w:rPr>
            <w:noProof/>
            <w:webHidden/>
          </w:rPr>
          <w:t>32</w:t>
        </w:r>
        <w:r w:rsidR="00B46E88">
          <w:rPr>
            <w:noProof/>
            <w:webHidden/>
          </w:rPr>
          <w:fldChar w:fldCharType="end"/>
        </w:r>
      </w:hyperlink>
    </w:p>
    <w:p w14:paraId="6FBE84E7" w14:textId="101F10B1" w:rsidR="00B46E88" w:rsidRDefault="00000000">
      <w:pPr>
        <w:pStyle w:val="TDC1"/>
        <w:tabs>
          <w:tab w:val="left" w:pos="660"/>
          <w:tab w:val="right" w:leader="dot" w:pos="9061"/>
        </w:tabs>
        <w:rPr>
          <w:rFonts w:eastAsiaTheme="minorEastAsia" w:cstheme="minorBidi"/>
          <w:noProof/>
          <w:kern w:val="2"/>
          <w14:ligatures w14:val="standardContextual"/>
        </w:rPr>
      </w:pPr>
      <w:hyperlink w:anchor="_Toc168142111" w:history="1">
        <w:r w:rsidR="00B46E88" w:rsidRPr="00781778">
          <w:rPr>
            <w:rStyle w:val="Hipervnculo"/>
            <w:noProof/>
          </w:rPr>
          <w:t>10.</w:t>
        </w:r>
        <w:r w:rsidR="00B46E88">
          <w:rPr>
            <w:rFonts w:eastAsiaTheme="minorEastAsia" w:cstheme="minorBidi"/>
            <w:noProof/>
            <w:kern w:val="2"/>
            <w14:ligatures w14:val="standardContextual"/>
          </w:rPr>
          <w:tab/>
        </w:r>
        <w:r w:rsidR="00B46E88" w:rsidRPr="00781778">
          <w:rPr>
            <w:rStyle w:val="Hipervnculo"/>
            <w:noProof/>
          </w:rPr>
          <w:t>Conclusiones</w:t>
        </w:r>
        <w:r w:rsidR="00B46E88">
          <w:rPr>
            <w:noProof/>
            <w:webHidden/>
          </w:rPr>
          <w:tab/>
        </w:r>
        <w:r w:rsidR="00B46E88">
          <w:rPr>
            <w:noProof/>
            <w:webHidden/>
          </w:rPr>
          <w:fldChar w:fldCharType="begin"/>
        </w:r>
        <w:r w:rsidR="00B46E88">
          <w:rPr>
            <w:noProof/>
            <w:webHidden/>
          </w:rPr>
          <w:instrText xml:space="preserve"> PAGEREF _Toc168142111 \h </w:instrText>
        </w:r>
        <w:r w:rsidR="00B46E88">
          <w:rPr>
            <w:noProof/>
            <w:webHidden/>
          </w:rPr>
        </w:r>
        <w:r w:rsidR="00B46E88">
          <w:rPr>
            <w:noProof/>
            <w:webHidden/>
          </w:rPr>
          <w:fldChar w:fldCharType="separate"/>
        </w:r>
        <w:r w:rsidR="00B46E88">
          <w:rPr>
            <w:noProof/>
            <w:webHidden/>
          </w:rPr>
          <w:t>33</w:t>
        </w:r>
        <w:r w:rsidR="00B46E88">
          <w:rPr>
            <w:noProof/>
            <w:webHidden/>
          </w:rPr>
          <w:fldChar w:fldCharType="end"/>
        </w:r>
      </w:hyperlink>
    </w:p>
    <w:p w14:paraId="7AFD7844" w14:textId="2D7829C0" w:rsidR="00B46E88" w:rsidRDefault="00000000">
      <w:pPr>
        <w:pStyle w:val="TDC1"/>
        <w:tabs>
          <w:tab w:val="left" w:pos="660"/>
          <w:tab w:val="right" w:leader="dot" w:pos="9061"/>
        </w:tabs>
        <w:rPr>
          <w:rFonts w:eastAsiaTheme="minorEastAsia" w:cstheme="minorBidi"/>
          <w:noProof/>
          <w:kern w:val="2"/>
          <w14:ligatures w14:val="standardContextual"/>
        </w:rPr>
      </w:pPr>
      <w:hyperlink w:anchor="_Toc168142112" w:history="1">
        <w:r w:rsidR="00B46E88" w:rsidRPr="00781778">
          <w:rPr>
            <w:rStyle w:val="Hipervnculo"/>
            <w:noProof/>
          </w:rPr>
          <w:t>11.</w:t>
        </w:r>
        <w:r w:rsidR="00B46E88">
          <w:rPr>
            <w:rFonts w:eastAsiaTheme="minorEastAsia" w:cstheme="minorBidi"/>
            <w:noProof/>
            <w:kern w:val="2"/>
            <w14:ligatures w14:val="standardContextual"/>
          </w:rPr>
          <w:tab/>
        </w:r>
        <w:r w:rsidR="00B46E88" w:rsidRPr="00781778">
          <w:rPr>
            <w:rStyle w:val="Hipervnculo"/>
            <w:noProof/>
          </w:rPr>
          <w:t>Trabajo futuro</w:t>
        </w:r>
        <w:r w:rsidR="00B46E88">
          <w:rPr>
            <w:noProof/>
            <w:webHidden/>
          </w:rPr>
          <w:tab/>
        </w:r>
        <w:r w:rsidR="00B46E88">
          <w:rPr>
            <w:noProof/>
            <w:webHidden/>
          </w:rPr>
          <w:fldChar w:fldCharType="begin"/>
        </w:r>
        <w:r w:rsidR="00B46E88">
          <w:rPr>
            <w:noProof/>
            <w:webHidden/>
          </w:rPr>
          <w:instrText xml:space="preserve"> PAGEREF _Toc168142112 \h </w:instrText>
        </w:r>
        <w:r w:rsidR="00B46E88">
          <w:rPr>
            <w:noProof/>
            <w:webHidden/>
          </w:rPr>
        </w:r>
        <w:r w:rsidR="00B46E88">
          <w:rPr>
            <w:noProof/>
            <w:webHidden/>
          </w:rPr>
          <w:fldChar w:fldCharType="separate"/>
        </w:r>
        <w:r w:rsidR="00B46E88">
          <w:rPr>
            <w:noProof/>
            <w:webHidden/>
          </w:rPr>
          <w:t>34</w:t>
        </w:r>
        <w:r w:rsidR="00B46E88">
          <w:rPr>
            <w:noProof/>
            <w:webHidden/>
          </w:rPr>
          <w:fldChar w:fldCharType="end"/>
        </w:r>
      </w:hyperlink>
    </w:p>
    <w:p w14:paraId="68FBCDB3" w14:textId="24F05495" w:rsidR="00B46E88" w:rsidRDefault="00000000">
      <w:pPr>
        <w:pStyle w:val="TDC1"/>
        <w:tabs>
          <w:tab w:val="right" w:leader="dot" w:pos="9061"/>
        </w:tabs>
        <w:rPr>
          <w:rFonts w:eastAsiaTheme="minorEastAsia" w:cstheme="minorBidi"/>
          <w:noProof/>
          <w:kern w:val="2"/>
          <w14:ligatures w14:val="standardContextual"/>
        </w:rPr>
      </w:pPr>
      <w:hyperlink w:anchor="_Toc168142113" w:history="1">
        <w:r w:rsidR="00B46E88" w:rsidRPr="00781778">
          <w:rPr>
            <w:rStyle w:val="Hipervnculo"/>
            <w:noProof/>
          </w:rPr>
          <w:t>Referencias bibliográficas</w:t>
        </w:r>
        <w:r w:rsidR="00B46E88">
          <w:rPr>
            <w:noProof/>
            <w:webHidden/>
          </w:rPr>
          <w:tab/>
        </w:r>
        <w:r w:rsidR="00B46E88">
          <w:rPr>
            <w:noProof/>
            <w:webHidden/>
          </w:rPr>
          <w:fldChar w:fldCharType="begin"/>
        </w:r>
        <w:r w:rsidR="00B46E88">
          <w:rPr>
            <w:noProof/>
            <w:webHidden/>
          </w:rPr>
          <w:instrText xml:space="preserve"> PAGEREF _Toc168142113 \h </w:instrText>
        </w:r>
        <w:r w:rsidR="00B46E88">
          <w:rPr>
            <w:noProof/>
            <w:webHidden/>
          </w:rPr>
        </w:r>
        <w:r w:rsidR="00B46E88">
          <w:rPr>
            <w:noProof/>
            <w:webHidden/>
          </w:rPr>
          <w:fldChar w:fldCharType="separate"/>
        </w:r>
        <w:r w:rsidR="00B46E88">
          <w:rPr>
            <w:noProof/>
            <w:webHidden/>
          </w:rPr>
          <w:t>35</w:t>
        </w:r>
        <w:r w:rsidR="00B46E88">
          <w:rPr>
            <w:noProof/>
            <w:webHidden/>
          </w:rPr>
          <w:fldChar w:fldCharType="end"/>
        </w:r>
      </w:hyperlink>
    </w:p>
    <w:p w14:paraId="1F0F35C1" w14:textId="33597DC1" w:rsidR="00B46E88" w:rsidRDefault="00000000">
      <w:pPr>
        <w:pStyle w:val="TDC1"/>
        <w:tabs>
          <w:tab w:val="right" w:leader="dot" w:pos="9061"/>
        </w:tabs>
        <w:rPr>
          <w:rFonts w:eastAsiaTheme="minorEastAsia" w:cstheme="minorBidi"/>
          <w:noProof/>
          <w:kern w:val="2"/>
          <w14:ligatures w14:val="standardContextual"/>
        </w:rPr>
      </w:pPr>
      <w:hyperlink w:anchor="_Toc168142114" w:history="1">
        <w:r w:rsidR="00B46E88" w:rsidRPr="00781778">
          <w:rPr>
            <w:rStyle w:val="Hipervnculo"/>
            <w:noProof/>
          </w:rPr>
          <w:t>Glosario</w:t>
        </w:r>
        <w:r w:rsidR="00B46E88">
          <w:rPr>
            <w:noProof/>
            <w:webHidden/>
          </w:rPr>
          <w:tab/>
        </w:r>
        <w:r w:rsidR="00B46E88">
          <w:rPr>
            <w:noProof/>
            <w:webHidden/>
          </w:rPr>
          <w:fldChar w:fldCharType="begin"/>
        </w:r>
        <w:r w:rsidR="00B46E88">
          <w:rPr>
            <w:noProof/>
            <w:webHidden/>
          </w:rPr>
          <w:instrText xml:space="preserve"> PAGEREF _Toc168142114 \h </w:instrText>
        </w:r>
        <w:r w:rsidR="00B46E88">
          <w:rPr>
            <w:noProof/>
            <w:webHidden/>
          </w:rPr>
        </w:r>
        <w:r w:rsidR="00B46E88">
          <w:rPr>
            <w:noProof/>
            <w:webHidden/>
          </w:rPr>
          <w:fldChar w:fldCharType="separate"/>
        </w:r>
        <w:r w:rsidR="00B46E88">
          <w:rPr>
            <w:noProof/>
            <w:webHidden/>
          </w:rPr>
          <w:t>42</w:t>
        </w:r>
        <w:r w:rsidR="00B46E88">
          <w:rPr>
            <w:noProof/>
            <w:webHidden/>
          </w:rPr>
          <w:fldChar w:fldCharType="end"/>
        </w:r>
      </w:hyperlink>
    </w:p>
    <w:p w14:paraId="258DEBE8" w14:textId="731F5B43" w:rsidR="00B46E88" w:rsidRDefault="00000000">
      <w:pPr>
        <w:pStyle w:val="TDC1"/>
        <w:tabs>
          <w:tab w:val="right" w:leader="dot" w:pos="9061"/>
        </w:tabs>
        <w:rPr>
          <w:rFonts w:eastAsiaTheme="minorEastAsia" w:cstheme="minorBidi"/>
          <w:noProof/>
          <w:kern w:val="2"/>
          <w14:ligatures w14:val="standardContextual"/>
        </w:rPr>
      </w:pPr>
      <w:hyperlink w:anchor="_Toc168142115" w:history="1">
        <w:r w:rsidR="00B46E88" w:rsidRPr="00781778">
          <w:rPr>
            <w:rStyle w:val="Hipervnculo"/>
            <w:noProof/>
          </w:rPr>
          <w:t>Lista de siglas y acrónimos</w:t>
        </w:r>
        <w:r w:rsidR="00B46E88">
          <w:rPr>
            <w:noProof/>
            <w:webHidden/>
          </w:rPr>
          <w:tab/>
        </w:r>
        <w:r w:rsidR="00B46E88">
          <w:rPr>
            <w:noProof/>
            <w:webHidden/>
          </w:rPr>
          <w:fldChar w:fldCharType="begin"/>
        </w:r>
        <w:r w:rsidR="00B46E88">
          <w:rPr>
            <w:noProof/>
            <w:webHidden/>
          </w:rPr>
          <w:instrText xml:space="preserve"> PAGEREF _Toc168142115 \h </w:instrText>
        </w:r>
        <w:r w:rsidR="00B46E88">
          <w:rPr>
            <w:noProof/>
            <w:webHidden/>
          </w:rPr>
        </w:r>
        <w:r w:rsidR="00B46E88">
          <w:rPr>
            <w:noProof/>
            <w:webHidden/>
          </w:rPr>
          <w:fldChar w:fldCharType="separate"/>
        </w:r>
        <w:r w:rsidR="00B46E88">
          <w:rPr>
            <w:noProof/>
            <w:webHidden/>
          </w:rPr>
          <w:t>43</w:t>
        </w:r>
        <w:r w:rsidR="00B46E88">
          <w:rPr>
            <w:noProof/>
            <w:webHidden/>
          </w:rPr>
          <w:fldChar w:fldCharType="end"/>
        </w:r>
      </w:hyperlink>
    </w:p>
    <w:p w14:paraId="509FDF00" w14:textId="68F91D02" w:rsidR="00B46E88" w:rsidRDefault="00000000">
      <w:pPr>
        <w:pStyle w:val="TDC1"/>
        <w:tabs>
          <w:tab w:val="left" w:pos="1200"/>
          <w:tab w:val="right" w:leader="dot" w:pos="9061"/>
        </w:tabs>
        <w:rPr>
          <w:rFonts w:eastAsiaTheme="minorEastAsia" w:cstheme="minorBidi"/>
          <w:noProof/>
          <w:kern w:val="2"/>
          <w14:ligatures w14:val="standardContextual"/>
        </w:rPr>
      </w:pPr>
      <w:hyperlink w:anchor="_Toc168142116" w:history="1">
        <w:r w:rsidR="00B46E88" w:rsidRPr="00781778">
          <w:rPr>
            <w:rStyle w:val="Hipervnculo"/>
            <w:noProof/>
          </w:rPr>
          <w:t>Anexo A.</w:t>
        </w:r>
        <w:r w:rsidR="00B46E88">
          <w:rPr>
            <w:rFonts w:eastAsiaTheme="minorEastAsia" w:cstheme="minorBidi"/>
            <w:noProof/>
            <w:kern w:val="2"/>
            <w14:ligatures w14:val="standardContextual"/>
          </w:rPr>
          <w:tab/>
        </w:r>
        <w:r w:rsidR="00B46E88" w:rsidRPr="00781778">
          <w:rPr>
            <w:rStyle w:val="Hipervnculo"/>
            <w:noProof/>
          </w:rPr>
          <w:t>Privacidad y protección de datos</w:t>
        </w:r>
        <w:r w:rsidR="00B46E88">
          <w:rPr>
            <w:noProof/>
            <w:webHidden/>
          </w:rPr>
          <w:tab/>
        </w:r>
        <w:r w:rsidR="00B46E88">
          <w:rPr>
            <w:noProof/>
            <w:webHidden/>
          </w:rPr>
          <w:fldChar w:fldCharType="begin"/>
        </w:r>
        <w:r w:rsidR="00B46E88">
          <w:rPr>
            <w:noProof/>
            <w:webHidden/>
          </w:rPr>
          <w:instrText xml:space="preserve"> PAGEREF _Toc168142116 \h </w:instrText>
        </w:r>
        <w:r w:rsidR="00B46E88">
          <w:rPr>
            <w:noProof/>
            <w:webHidden/>
          </w:rPr>
        </w:r>
        <w:r w:rsidR="00B46E88">
          <w:rPr>
            <w:noProof/>
            <w:webHidden/>
          </w:rPr>
          <w:fldChar w:fldCharType="separate"/>
        </w:r>
        <w:r w:rsidR="00B46E88">
          <w:rPr>
            <w:noProof/>
            <w:webHidden/>
          </w:rPr>
          <w:t>44</w:t>
        </w:r>
        <w:r w:rsidR="00B46E88">
          <w:rPr>
            <w:noProof/>
            <w:webHidden/>
          </w:rPr>
          <w:fldChar w:fldCharType="end"/>
        </w:r>
      </w:hyperlink>
    </w:p>
    <w:p w14:paraId="6611B0BB" w14:textId="203AD3ED"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1E2BD6E6" w14:textId="5920681F" w:rsidR="00B46E88" w:rsidRDefault="00166012">
      <w:pPr>
        <w:pStyle w:val="Tabladeilustraciones"/>
        <w:tabs>
          <w:tab w:val="right" w:leader="dot" w:pos="9061"/>
        </w:tabs>
        <w:rPr>
          <w:rFonts w:eastAsiaTheme="minorEastAsia" w:cstheme="minorBidi"/>
          <w:noProof/>
          <w:kern w:val="2"/>
          <w14:ligatures w14:val="standardContextual"/>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68142130" w:history="1">
        <w:r w:rsidR="00B46E88" w:rsidRPr="00AF4B65">
          <w:rPr>
            <w:rStyle w:val="Hipervnculo"/>
            <w:b/>
            <w:bCs/>
            <w:noProof/>
          </w:rPr>
          <w:t>Figura 1.</w:t>
        </w:r>
        <w:r w:rsidR="00B46E88" w:rsidRPr="00AF4B65">
          <w:rPr>
            <w:rStyle w:val="Hipervnculo"/>
            <w:noProof/>
          </w:rPr>
          <w:t xml:space="preserve"> </w:t>
        </w:r>
        <w:r w:rsidR="00B46E88" w:rsidRPr="00AF4B65">
          <w:rPr>
            <w:rStyle w:val="Hipervnculo"/>
            <w:i/>
            <w:iCs/>
            <w:noProof/>
          </w:rPr>
          <w:t>Representación visual de las fases del ciclo de vida del dato.</w:t>
        </w:r>
        <w:r w:rsidR="00B46E88">
          <w:rPr>
            <w:noProof/>
            <w:webHidden/>
          </w:rPr>
          <w:tab/>
        </w:r>
        <w:r w:rsidR="00B46E88">
          <w:rPr>
            <w:noProof/>
            <w:webHidden/>
          </w:rPr>
          <w:fldChar w:fldCharType="begin"/>
        </w:r>
        <w:r w:rsidR="00B46E88">
          <w:rPr>
            <w:noProof/>
            <w:webHidden/>
          </w:rPr>
          <w:instrText xml:space="preserve"> PAGEREF _Toc168142130 \h </w:instrText>
        </w:r>
        <w:r w:rsidR="00B46E88">
          <w:rPr>
            <w:noProof/>
            <w:webHidden/>
          </w:rPr>
        </w:r>
        <w:r w:rsidR="00B46E88">
          <w:rPr>
            <w:noProof/>
            <w:webHidden/>
          </w:rPr>
          <w:fldChar w:fldCharType="separate"/>
        </w:r>
        <w:r w:rsidR="00B46E88">
          <w:rPr>
            <w:noProof/>
            <w:webHidden/>
          </w:rPr>
          <w:t>4</w:t>
        </w:r>
        <w:r w:rsidR="00B46E88">
          <w:rPr>
            <w:noProof/>
            <w:webHidden/>
          </w:rPr>
          <w:fldChar w:fldCharType="end"/>
        </w:r>
      </w:hyperlink>
    </w:p>
    <w:p w14:paraId="12DFEE81" w14:textId="2E05CFE8"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31" w:history="1">
        <w:r w:rsidR="00B46E88" w:rsidRPr="00AF4B65">
          <w:rPr>
            <w:rStyle w:val="Hipervnculo"/>
            <w:b/>
            <w:bCs/>
            <w:noProof/>
          </w:rPr>
          <w:t>Figura 2.</w:t>
        </w:r>
        <w:r w:rsidR="00B46E88" w:rsidRPr="00AF4B65">
          <w:rPr>
            <w:rStyle w:val="Hipervnculo"/>
            <w:noProof/>
          </w:rPr>
          <w:t xml:space="preserve"> </w:t>
        </w:r>
        <w:r w:rsidR="00B46E88" w:rsidRPr="00AF4B65">
          <w:rPr>
            <w:rStyle w:val="Hipervnculo"/>
            <w:i/>
            <w:iCs/>
            <w:noProof/>
          </w:rPr>
          <w:t>Captura de la web MeteoRuta.</w:t>
        </w:r>
        <w:r w:rsidR="00B46E88">
          <w:rPr>
            <w:noProof/>
            <w:webHidden/>
          </w:rPr>
          <w:tab/>
        </w:r>
        <w:r w:rsidR="00B46E88">
          <w:rPr>
            <w:noProof/>
            <w:webHidden/>
          </w:rPr>
          <w:fldChar w:fldCharType="begin"/>
        </w:r>
        <w:r w:rsidR="00B46E88">
          <w:rPr>
            <w:noProof/>
            <w:webHidden/>
          </w:rPr>
          <w:instrText xml:space="preserve"> PAGEREF _Toc168142131 \h </w:instrText>
        </w:r>
        <w:r w:rsidR="00B46E88">
          <w:rPr>
            <w:noProof/>
            <w:webHidden/>
          </w:rPr>
        </w:r>
        <w:r w:rsidR="00B46E88">
          <w:rPr>
            <w:noProof/>
            <w:webHidden/>
          </w:rPr>
          <w:fldChar w:fldCharType="separate"/>
        </w:r>
        <w:r w:rsidR="00B46E88">
          <w:rPr>
            <w:noProof/>
            <w:webHidden/>
          </w:rPr>
          <w:t>8</w:t>
        </w:r>
        <w:r w:rsidR="00B46E88">
          <w:rPr>
            <w:noProof/>
            <w:webHidden/>
          </w:rPr>
          <w:fldChar w:fldCharType="end"/>
        </w:r>
      </w:hyperlink>
    </w:p>
    <w:p w14:paraId="33CD8023" w14:textId="65502836"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32" w:history="1">
        <w:r w:rsidR="00B46E88" w:rsidRPr="00AF4B65">
          <w:rPr>
            <w:rStyle w:val="Hipervnculo"/>
            <w:b/>
            <w:bCs/>
            <w:noProof/>
          </w:rPr>
          <w:t>Figura 3.</w:t>
        </w:r>
        <w:r w:rsidR="00B46E88" w:rsidRPr="00AF4B65">
          <w:rPr>
            <w:rStyle w:val="Hipervnculo"/>
            <w:noProof/>
          </w:rPr>
          <w:t xml:space="preserve"> </w:t>
        </w:r>
        <w:r w:rsidR="00B46E88" w:rsidRPr="00AF4B65">
          <w:rPr>
            <w:rStyle w:val="Hipervnculo"/>
            <w:i/>
            <w:iCs/>
            <w:noProof/>
          </w:rPr>
          <w:t>Captura de la aplicación Comobity.</w:t>
        </w:r>
        <w:r w:rsidR="00B46E88">
          <w:rPr>
            <w:noProof/>
            <w:webHidden/>
          </w:rPr>
          <w:tab/>
        </w:r>
        <w:r w:rsidR="00B46E88">
          <w:rPr>
            <w:noProof/>
            <w:webHidden/>
          </w:rPr>
          <w:fldChar w:fldCharType="begin"/>
        </w:r>
        <w:r w:rsidR="00B46E88">
          <w:rPr>
            <w:noProof/>
            <w:webHidden/>
          </w:rPr>
          <w:instrText xml:space="preserve"> PAGEREF _Toc168142132 \h </w:instrText>
        </w:r>
        <w:r w:rsidR="00B46E88">
          <w:rPr>
            <w:noProof/>
            <w:webHidden/>
          </w:rPr>
        </w:r>
        <w:r w:rsidR="00B46E88">
          <w:rPr>
            <w:noProof/>
            <w:webHidden/>
          </w:rPr>
          <w:fldChar w:fldCharType="separate"/>
        </w:r>
        <w:r w:rsidR="00B46E88">
          <w:rPr>
            <w:noProof/>
            <w:webHidden/>
          </w:rPr>
          <w:t>10</w:t>
        </w:r>
        <w:r w:rsidR="00B46E88">
          <w:rPr>
            <w:noProof/>
            <w:webHidden/>
          </w:rPr>
          <w:fldChar w:fldCharType="end"/>
        </w:r>
      </w:hyperlink>
    </w:p>
    <w:p w14:paraId="6DB99E2C" w14:textId="00D298B2"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33" w:history="1">
        <w:r w:rsidR="00B46E88" w:rsidRPr="00AF4B65">
          <w:rPr>
            <w:rStyle w:val="Hipervnculo"/>
            <w:b/>
            <w:bCs/>
            <w:noProof/>
          </w:rPr>
          <w:t>Figura 4.</w:t>
        </w:r>
        <w:r w:rsidR="00B46E88" w:rsidRPr="00AF4B65">
          <w:rPr>
            <w:rStyle w:val="Hipervnculo"/>
            <w:noProof/>
          </w:rPr>
          <w:t xml:space="preserve"> </w:t>
        </w:r>
        <w:r w:rsidR="00B46E88" w:rsidRPr="00AF4B65">
          <w:rPr>
            <w:rStyle w:val="Hipervnculo"/>
            <w:i/>
            <w:iCs/>
            <w:noProof/>
          </w:rPr>
          <w:t>Captura de la web TuTiempo.net.</w:t>
        </w:r>
        <w:r w:rsidR="00B46E88">
          <w:rPr>
            <w:noProof/>
            <w:webHidden/>
          </w:rPr>
          <w:tab/>
        </w:r>
        <w:r w:rsidR="00B46E88">
          <w:rPr>
            <w:noProof/>
            <w:webHidden/>
          </w:rPr>
          <w:fldChar w:fldCharType="begin"/>
        </w:r>
        <w:r w:rsidR="00B46E88">
          <w:rPr>
            <w:noProof/>
            <w:webHidden/>
          </w:rPr>
          <w:instrText xml:space="preserve"> PAGEREF _Toc168142133 \h </w:instrText>
        </w:r>
        <w:r w:rsidR="00B46E88">
          <w:rPr>
            <w:noProof/>
            <w:webHidden/>
          </w:rPr>
        </w:r>
        <w:r w:rsidR="00B46E88">
          <w:rPr>
            <w:noProof/>
            <w:webHidden/>
          </w:rPr>
          <w:fldChar w:fldCharType="separate"/>
        </w:r>
        <w:r w:rsidR="00B46E88">
          <w:rPr>
            <w:noProof/>
            <w:webHidden/>
          </w:rPr>
          <w:t>11</w:t>
        </w:r>
        <w:r w:rsidR="00B46E88">
          <w:rPr>
            <w:noProof/>
            <w:webHidden/>
          </w:rPr>
          <w:fldChar w:fldCharType="end"/>
        </w:r>
      </w:hyperlink>
    </w:p>
    <w:p w14:paraId="04F5E790" w14:textId="67B3095C"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34" w:history="1">
        <w:r w:rsidR="00B46E88" w:rsidRPr="00AF4B65">
          <w:rPr>
            <w:rStyle w:val="Hipervnculo"/>
            <w:b/>
            <w:bCs/>
            <w:noProof/>
          </w:rPr>
          <w:t>Figura 5.</w:t>
        </w:r>
        <w:r w:rsidR="00B46E88" w:rsidRPr="00AF4B65">
          <w:rPr>
            <w:rStyle w:val="Hipervnculo"/>
            <w:noProof/>
          </w:rPr>
          <w:t xml:space="preserve"> </w:t>
        </w:r>
        <w:r w:rsidR="00B46E88" w:rsidRPr="00AF4B65">
          <w:rPr>
            <w:rStyle w:val="Hipervnculo"/>
            <w:i/>
            <w:iCs/>
            <w:noProof/>
          </w:rPr>
          <w:t>Captura de la web TuTiempo.net.</w:t>
        </w:r>
        <w:r w:rsidR="00B46E88">
          <w:rPr>
            <w:noProof/>
            <w:webHidden/>
          </w:rPr>
          <w:tab/>
        </w:r>
        <w:r w:rsidR="00B46E88">
          <w:rPr>
            <w:noProof/>
            <w:webHidden/>
          </w:rPr>
          <w:fldChar w:fldCharType="begin"/>
        </w:r>
        <w:r w:rsidR="00B46E88">
          <w:rPr>
            <w:noProof/>
            <w:webHidden/>
          </w:rPr>
          <w:instrText xml:space="preserve"> PAGEREF _Toc168142134 \h </w:instrText>
        </w:r>
        <w:r w:rsidR="00B46E88">
          <w:rPr>
            <w:noProof/>
            <w:webHidden/>
          </w:rPr>
        </w:r>
        <w:r w:rsidR="00B46E88">
          <w:rPr>
            <w:noProof/>
            <w:webHidden/>
          </w:rPr>
          <w:fldChar w:fldCharType="separate"/>
        </w:r>
        <w:r w:rsidR="00B46E88">
          <w:rPr>
            <w:noProof/>
            <w:webHidden/>
          </w:rPr>
          <w:t>26</w:t>
        </w:r>
        <w:r w:rsidR="00B46E88">
          <w:rPr>
            <w:noProof/>
            <w:webHidden/>
          </w:rPr>
          <w:fldChar w:fldCharType="end"/>
        </w:r>
      </w:hyperlink>
    </w:p>
    <w:p w14:paraId="06CF1EE9" w14:textId="68C1303D"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52B6DCDF" w14:textId="4C3A6559" w:rsidR="00B46E88"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68142158" w:history="1">
        <w:r w:rsidR="00B46E88" w:rsidRPr="00A95F87">
          <w:rPr>
            <w:rStyle w:val="Hipervnculo"/>
            <w:noProof/>
          </w:rPr>
          <w:t xml:space="preserve">Tabla 1. </w:t>
        </w:r>
        <w:r w:rsidR="00B46E88" w:rsidRPr="00A95F87">
          <w:rPr>
            <w:rStyle w:val="Hipervnculo"/>
            <w:i/>
            <w:iCs/>
            <w:noProof/>
          </w:rPr>
          <w:t>Tabla comparativa de las herramientas analizadas.</w:t>
        </w:r>
        <w:r w:rsidR="00B46E88">
          <w:rPr>
            <w:noProof/>
            <w:webHidden/>
          </w:rPr>
          <w:tab/>
        </w:r>
        <w:r w:rsidR="00B46E88">
          <w:rPr>
            <w:noProof/>
            <w:webHidden/>
          </w:rPr>
          <w:fldChar w:fldCharType="begin"/>
        </w:r>
        <w:r w:rsidR="00B46E88">
          <w:rPr>
            <w:noProof/>
            <w:webHidden/>
          </w:rPr>
          <w:instrText xml:space="preserve"> PAGEREF _Toc168142158 \h </w:instrText>
        </w:r>
        <w:r w:rsidR="00B46E88">
          <w:rPr>
            <w:noProof/>
            <w:webHidden/>
          </w:rPr>
        </w:r>
        <w:r w:rsidR="00B46E88">
          <w:rPr>
            <w:noProof/>
            <w:webHidden/>
          </w:rPr>
          <w:fldChar w:fldCharType="separate"/>
        </w:r>
        <w:r w:rsidR="00B46E88">
          <w:rPr>
            <w:noProof/>
            <w:webHidden/>
          </w:rPr>
          <w:t>12</w:t>
        </w:r>
        <w:r w:rsidR="00B46E88">
          <w:rPr>
            <w:noProof/>
            <w:webHidden/>
          </w:rPr>
          <w:fldChar w:fldCharType="end"/>
        </w:r>
      </w:hyperlink>
    </w:p>
    <w:p w14:paraId="4C4430C6" w14:textId="1CF9F2B3" w:rsidR="00B46E88" w:rsidRDefault="00000000">
      <w:pPr>
        <w:pStyle w:val="Tabladeilustraciones"/>
        <w:tabs>
          <w:tab w:val="right" w:leader="dot" w:pos="9061"/>
        </w:tabs>
        <w:rPr>
          <w:rFonts w:eastAsiaTheme="minorEastAsia" w:cstheme="minorBidi"/>
          <w:noProof/>
          <w:kern w:val="2"/>
          <w14:ligatures w14:val="standardContextual"/>
        </w:rPr>
      </w:pPr>
      <w:hyperlink w:anchor="_Toc168142159" w:history="1">
        <w:r w:rsidR="00B46E88" w:rsidRPr="00A95F87">
          <w:rPr>
            <w:rStyle w:val="Hipervnculo"/>
            <w:noProof/>
          </w:rPr>
          <w:t xml:space="preserve">Tabla 2. </w:t>
        </w:r>
        <w:r w:rsidR="00B46E88" w:rsidRPr="00A95F87">
          <w:rPr>
            <w:rStyle w:val="Hipervnculo"/>
            <w:i/>
            <w:iCs/>
            <w:noProof/>
          </w:rPr>
          <w:t>Tabla comparativa de herramientas de visualización.</w:t>
        </w:r>
        <w:r w:rsidR="00B46E88">
          <w:rPr>
            <w:noProof/>
            <w:webHidden/>
          </w:rPr>
          <w:tab/>
        </w:r>
        <w:r w:rsidR="00B46E88">
          <w:rPr>
            <w:noProof/>
            <w:webHidden/>
          </w:rPr>
          <w:fldChar w:fldCharType="begin"/>
        </w:r>
        <w:r w:rsidR="00B46E88">
          <w:rPr>
            <w:noProof/>
            <w:webHidden/>
          </w:rPr>
          <w:instrText xml:space="preserve"> PAGEREF _Toc168142159 \h </w:instrText>
        </w:r>
        <w:r w:rsidR="00B46E88">
          <w:rPr>
            <w:noProof/>
            <w:webHidden/>
          </w:rPr>
        </w:r>
        <w:r w:rsidR="00B46E88">
          <w:rPr>
            <w:noProof/>
            <w:webHidden/>
          </w:rPr>
          <w:fldChar w:fldCharType="separate"/>
        </w:r>
        <w:r w:rsidR="00B46E88">
          <w:rPr>
            <w:noProof/>
            <w:webHidden/>
          </w:rPr>
          <w:t>19</w:t>
        </w:r>
        <w:r w:rsidR="00B46E88">
          <w:rPr>
            <w:noProof/>
            <w:webHidden/>
          </w:rPr>
          <w:fldChar w:fldCharType="end"/>
        </w:r>
      </w:hyperlink>
    </w:p>
    <w:p w14:paraId="1595F64F" w14:textId="6F100CFE"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2" w:name="_Toc147741191"/>
      <w:bookmarkStart w:id="3" w:name="_Toc168142066"/>
      <w:bookmarkStart w:id="4" w:name="_Toc437515557"/>
      <w:bookmarkStart w:id="5" w:name="_Toc14106979"/>
      <w:r>
        <w:rPr>
          <w:caps w:val="0"/>
        </w:rPr>
        <w:lastRenderedPageBreak/>
        <w:t>Introducción</w:t>
      </w:r>
      <w:bookmarkEnd w:id="2"/>
      <w:bookmarkEnd w:id="3"/>
      <w:r w:rsidRPr="00DA6AB7">
        <w:rPr>
          <w:caps w:val="0"/>
        </w:rPr>
        <w:t xml:space="preserve"> </w:t>
      </w:r>
    </w:p>
    <w:p w14:paraId="16B75BE1" w14:textId="0A958DE1" w:rsidR="00CD67A3" w:rsidRDefault="00A3709B" w:rsidP="00A3709B">
      <w:r>
        <w:t xml:space="preserve">La evolución tecnológica de los últimos años ha propulsado la investigación de muchos ámbitos que afectan de forma directa al ser humano. </w:t>
      </w:r>
      <w:r w:rsidR="00CD67A3">
        <w:t>Estos avances tecnológicos han tenido un considerable impacto en la sociedad</w:t>
      </w:r>
      <w:r w:rsidR="006B4B16">
        <w:t>,</w:t>
      </w:r>
      <w:r w:rsidR="00CD67A3">
        <w:t xml:space="preserve"> cambiado hábitos tanto a nivel individual, con el aumento de dispositivos Internet of Things (IoT), como en el ámbito industrial, donde empresas multinacionales se han visto obligadas a digitalizar.</w:t>
      </w:r>
    </w:p>
    <w:p w14:paraId="2B4BF7F6" w14:textId="51ED3C11" w:rsidR="00A3709B" w:rsidRDefault="00A3709B" w:rsidP="00A3709B">
      <w:r>
        <w:t>En tod</w:t>
      </w:r>
      <w:r w:rsidR="006B4B16">
        <w:t>o</w:t>
      </w:r>
      <w:r>
        <w:t>s est</w:t>
      </w:r>
      <w:r w:rsidR="006B4B16">
        <w:t>o</w:t>
      </w:r>
      <w:r>
        <w:t xml:space="preserve">s </w:t>
      </w:r>
      <w:r w:rsidR="006B4B16">
        <w:t>casos</w:t>
      </w:r>
      <w:r>
        <w:t xml:space="preserve">,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696C97E7" w:rsidR="00A3709B" w:rsidRDefault="00A3709B" w:rsidP="00A3709B">
      <w:r>
        <w:t xml:space="preserve">En concreto, se presenta el proyecto de “Biker”,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rán conjuntos de datos que recogerán las incidencias existentes en las carreteras del País Vasco, así como el número de vehículos que transitan las mismas. También se utilizará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47FE70D" w:rsidR="00495734" w:rsidRDefault="00A3709B" w:rsidP="00A3709B">
      <w:r>
        <w:t xml:space="preserve">Dicho tratamiento de los datos comenzará con la </w:t>
      </w:r>
      <w:r w:rsidR="00495734">
        <w:t>extracción</w:t>
      </w:r>
      <w:r>
        <w:t xml:space="preserve"> de </w:t>
      </w:r>
      <w:r w:rsidR="00FB4440">
        <w:t>és</w:t>
      </w:r>
      <w:r>
        <w:t>tos desde las APIs públicas de Open Data Euskadi y Euskalmet</w:t>
      </w:r>
      <w:r w:rsidR="00495734">
        <w:t>. Desde estas entidades, se facilita la recogida de datos</w:t>
      </w:r>
      <w:r>
        <w:t xml:space="preserve"> </w:t>
      </w:r>
      <w:r w:rsidR="00495734">
        <w:t xml:space="preserve">públicamente, siendo los datos </w:t>
      </w:r>
      <w:r>
        <w:t xml:space="preserve">relacionados con el tráfico y el clima </w:t>
      </w:r>
      <w:r w:rsidR="00495734">
        <w:t>los almacenados para este proyecto</w:t>
      </w:r>
      <w:r>
        <w:t xml:space="preserve">. </w:t>
      </w:r>
      <w:r w:rsidR="00495734">
        <w:t>E</w:t>
      </w:r>
      <w:r w:rsidR="002D70CE">
        <w:t xml:space="preserve">ntre todos estos datos, se seleccionarán los que interesen especialmente para llevar a cabo el análisis. Posteriormente, se formatearán los datos seleccionados y </w:t>
      </w:r>
      <w:r w:rsidR="00495734">
        <w:t>se guardarán</w:t>
      </w:r>
      <w:r>
        <w:t xml:space="preserve"> en </w:t>
      </w:r>
      <w:r w:rsidR="006D17A9">
        <w:t xml:space="preserve">distintas colecciones de </w:t>
      </w:r>
      <w:r>
        <w:t xml:space="preserve">la base de datos de MongoDB en local. </w:t>
      </w:r>
      <w:r w:rsidR="002D70CE">
        <w:t>Esta base de datos realizará la función de almacén de datos (Data Warehouse).</w:t>
      </w:r>
    </w:p>
    <w:p w14:paraId="5983F246" w14:textId="484E6563" w:rsidR="0093330E" w:rsidRDefault="002D70CE" w:rsidP="00A3709B">
      <w:r>
        <w:t>Seguidamente</w:t>
      </w:r>
      <w:r w:rsidR="00A3709B">
        <w:t xml:space="preserve">, se </w:t>
      </w:r>
      <w:r>
        <w:t xml:space="preserve">explotarán los datos con tal de </w:t>
      </w:r>
      <w:r w:rsidR="00A3709B">
        <w:t>extraer las relaciones que se consideren más relevantes</w:t>
      </w:r>
      <w:r>
        <w:t>. De esta forma, se obtendrá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serán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22A8A">
        <w:t xml:space="preserve">s </w:t>
      </w:r>
      <w:r>
        <w:t xml:space="preserve">diferentes </w:t>
      </w:r>
      <w:r w:rsidR="00F22A8A">
        <w:t>regresiones aplicadas y redes neuronales</w:t>
      </w:r>
      <w:r w:rsidR="00A3709B">
        <w:t xml:space="preserve">. </w:t>
      </w:r>
    </w:p>
    <w:p w14:paraId="75637622" w14:textId="50ABBD6C" w:rsidR="00A3709B" w:rsidRDefault="00A3709B" w:rsidP="00A3709B">
      <w:r>
        <w:lastRenderedPageBreak/>
        <w:t>Finalmente, se visualizará la información extraída de todo el análisis, utilizando herramienta</w:t>
      </w:r>
      <w:r w:rsidR="00610C85">
        <w:t>s</w:t>
      </w:r>
      <w:r>
        <w:t xml:space="preserve"> </w:t>
      </w:r>
      <w:r w:rsidR="00610C85">
        <w:t xml:space="preserve">de </w:t>
      </w:r>
      <w:r w:rsidR="00610C85" w:rsidRPr="00610C85">
        <w:t>Business Intelligence</w:t>
      </w:r>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46EA6070"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rá</w:t>
      </w:r>
      <w:r w:rsidR="004A3C2A">
        <w:t xml:space="preserve"> al sector ciclista, </w:t>
      </w:r>
      <w:r w:rsidR="0093330E">
        <w:t>cuyos usuarios podrán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6" w:name="_Toc168142067"/>
      <w:r>
        <w:rPr>
          <w:caps w:val="0"/>
        </w:rPr>
        <w:t>Motivación</w:t>
      </w:r>
      <w:bookmarkEnd w:id="6"/>
    </w:p>
    <w:p w14:paraId="0230A101" w14:textId="621E2A6F" w:rsidR="004B3CC5" w:rsidRDefault="0056576A" w:rsidP="00C308C3">
      <w:r>
        <w:t xml:space="preserve">Las principales razones </w:t>
      </w:r>
      <w:r w:rsidR="006B4B16">
        <w:t>para realizar este proyecto se explican a continuación:</w:t>
      </w:r>
    </w:p>
    <w:p w14:paraId="23C85577" w14:textId="6FACF372" w:rsidR="001D607F" w:rsidRDefault="00D45C8A" w:rsidP="001D607F">
      <w:r>
        <w:t>Durante est</w:t>
      </w:r>
      <w:r w:rsidR="004B3CC5">
        <w:t>os últimos años</w:t>
      </w:r>
      <w:r>
        <w:t xml:space="preserve">, </w:t>
      </w:r>
      <w:r w:rsidR="004B3CC5">
        <w:t xml:space="preserve">el auge en la explotación de los datos ha incrementado de forma exponencial, siendo un aspecto esencial en la transformación digital que se está llevando a cabo en </w:t>
      </w:r>
      <w:r w:rsidR="001D607F">
        <w:t>cada vez más</w:t>
      </w:r>
      <w:r w:rsidR="004B3CC5">
        <w:t xml:space="preserve"> empresas. Esto se debe a </w:t>
      </w:r>
      <w:r w:rsidR="001D607F">
        <w:t xml:space="preserve">los tantos </w:t>
      </w:r>
      <w:r w:rsidR="004B3CC5">
        <w:t>beneficios que una buena gestión de los datos puede aportar</w:t>
      </w:r>
      <w:r w:rsidR="001D607F">
        <w:t>, siendo clave</w:t>
      </w:r>
      <w:r w:rsidR="004B3CC5">
        <w:t xml:space="preserve"> en la toma de decisiones</w:t>
      </w:r>
      <w:r w:rsidR="001D607F">
        <w:t xml:space="preserve"> de cualquier ámbito. Por ello, mediante este proyecto se ha decidido profundizar en la totalidad de las fases que conforman el ciclo de vida de los datos, tomando un conjunto de datos y aplicando su ciclo de vida al completo, desde la recogida y almacenamiento hasta su análisis y visualización.</w:t>
      </w:r>
    </w:p>
    <w:p w14:paraId="78A0707E" w14:textId="611A2988" w:rsidR="00B46E88"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w:t>
      </w:r>
      <w:r>
        <w:t>rá</w:t>
      </w:r>
      <w:r w:rsidR="00A3709B">
        <w:t xml:space="preserve">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43B83706" w14:textId="77777777" w:rsidR="00B46E88" w:rsidRDefault="00B46E88">
      <w:pPr>
        <w:spacing w:before="0" w:after="0" w:line="240" w:lineRule="auto"/>
        <w:jc w:val="left"/>
      </w:pPr>
      <w:r>
        <w:br w:type="page"/>
      </w:r>
    </w:p>
    <w:p w14:paraId="27BA42BF" w14:textId="5D322277" w:rsidR="0056576A" w:rsidRDefault="00261E4E" w:rsidP="00C308C3">
      <w:r>
        <w:lastRenderedPageBreak/>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irá la</w:t>
      </w:r>
      <w:r w:rsidR="00962B99">
        <w:t xml:space="preserve"> consulta</w:t>
      </w:r>
      <w:r w:rsidR="004A3C2A">
        <w:t xml:space="preserve"> de</w:t>
      </w:r>
      <w:r w:rsidR="00962B99">
        <w:t xml:space="preserve"> tanto el tráfico como la climatología, lo que </w:t>
      </w:r>
      <w:r w:rsidR="00162590">
        <w:t>deducirá</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65E7A1E2"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rá la planificación de las sesiones que se quieran realizar y permitirá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7" w:name="_Toc147741193"/>
      <w:bookmarkStart w:id="8" w:name="_Toc168142068"/>
      <w:r>
        <w:rPr>
          <w:caps w:val="0"/>
        </w:rPr>
        <w:t xml:space="preserve">Planteamiento del </w:t>
      </w:r>
      <w:bookmarkEnd w:id="7"/>
      <w:r w:rsidR="00E94CF7">
        <w:rPr>
          <w:caps w:val="0"/>
        </w:rPr>
        <w:t>trabajo</w:t>
      </w:r>
      <w:bookmarkEnd w:id="8"/>
    </w:p>
    <w:p w14:paraId="79F30DAB" w14:textId="6CFFBB4E"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4047F4">
        <w:t xml:space="preserve">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rá </w:t>
      </w:r>
      <w:r w:rsidR="00694977">
        <w:t>cumplimentar a través de</w:t>
      </w:r>
      <w:r w:rsidR="00612192">
        <w:t xml:space="preserve">l presente proyecto. </w:t>
      </w:r>
    </w:p>
    <w:p w14:paraId="5DF73D87" w14:textId="6F163941" w:rsidR="000D2AFA" w:rsidRDefault="00D21DB1" w:rsidP="006D17A9">
      <w:r>
        <w:t>Consecuentemente</w:t>
      </w:r>
      <w:r w:rsidR="00612192">
        <w:t xml:space="preserve"> emerge “Biker”,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se m</w:t>
      </w:r>
      <w:r w:rsidR="006D17A9">
        <w:t>ostrará</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5EC5DDD5" w:rsidR="005960D7" w:rsidRDefault="00B56B0A" w:rsidP="00C308C3">
      <w:r>
        <w:lastRenderedPageBreak/>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Asimismo, se obtiene la información necesaria para realizar este deporte siendo conocedor de las condiciones y pudiendo evaluar el riesgo de su </w:t>
      </w:r>
      <w:r w:rsidR="002F51E8">
        <w:t>práctica</w:t>
      </w:r>
      <w:r w:rsidR="00EE6047">
        <w:t>.</w:t>
      </w:r>
    </w:p>
    <w:p w14:paraId="10A58D1F" w14:textId="77777777" w:rsidR="00C308C3" w:rsidRDefault="00C308C3" w:rsidP="00C308C3">
      <w:pPr>
        <w:pStyle w:val="Ttulo2"/>
        <w:rPr>
          <w:caps w:val="0"/>
        </w:rPr>
      </w:pPr>
      <w:bookmarkStart w:id="9" w:name="_Toc147741194"/>
      <w:bookmarkStart w:id="10" w:name="_Toc168142069"/>
      <w:r>
        <w:rPr>
          <w:caps w:val="0"/>
        </w:rPr>
        <w:t>Estructura del trabajo</w:t>
      </w:r>
      <w:bookmarkEnd w:id="9"/>
      <w:bookmarkEnd w:id="10"/>
    </w:p>
    <w:p w14:paraId="0BDBAC3B" w14:textId="77777777" w:rsidR="00F97999" w:rsidRDefault="00F97999" w:rsidP="00F97999">
      <w:r>
        <w:t>Mediante este proyecto se trabajará cada una de las fases del ciclo de vida de los datos. Se comenzará con la investigación y el análisis de varias herramientas existentes, las cuales tendrán cierto grado de similitud respecto al proyecto presentado. En esta misma sección se valorarán todas las posibles tecnologías a utilizar para su desarrollo, justificando la elección de cada una de las utilizadas.</w:t>
      </w:r>
    </w:p>
    <w:p w14:paraId="056B1C6B" w14:textId="77777777" w:rsidR="00F97999" w:rsidRDefault="00F97999" w:rsidP="00F97999">
      <w:r>
        <w:t>En la sección posterior, se definirá el objetivo principal y los objetivos secundarios del proyecto, englobando desde la exploración y recolección de datos hasta su visualización. Seguidamente, se presentará la metodología utilizada para la gestión del proyecto, con sus respectivas herramientas de gestión.</w:t>
      </w:r>
    </w:p>
    <w:p w14:paraId="792DE532" w14:textId="77777777" w:rsidR="00F97999" w:rsidRDefault="00F97999" w:rsidP="00F97999">
      <w:r>
        <w:t>El grosso del proyecto se dividirá mediante subapartados, uno por cada fase del ciclo de vida del conjunto de datos:</w:t>
      </w:r>
      <w:r w:rsidRPr="00CE5B84">
        <w:t xml:space="preserve"> </w:t>
      </w:r>
      <w:r>
        <w:t>captura, limpieza y procesamiento, almacenamiento, análisis y visualización.</w:t>
      </w:r>
    </w:p>
    <w:p w14:paraId="0A8BF0A0" w14:textId="5D11ED55" w:rsidR="00D8217B" w:rsidRPr="00F37CFB" w:rsidRDefault="00D8217B" w:rsidP="00D8217B">
      <w:pPr>
        <w:rPr>
          <w:i/>
          <w:iCs/>
        </w:rPr>
      </w:pPr>
      <w:bookmarkStart w:id="11" w:name="_Toc168142130"/>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00703325">
        <w:rPr>
          <w:i/>
          <w:iCs/>
        </w:rPr>
        <w:t>Representación visual de las fases del ciclo de vida del dato</w:t>
      </w:r>
      <w:r w:rsidRPr="00F37CFB">
        <w:rPr>
          <w:i/>
          <w:iCs/>
        </w:rPr>
        <w:t>.</w:t>
      </w:r>
      <w:bookmarkEnd w:id="11"/>
    </w:p>
    <w:p w14:paraId="5857EF14" w14:textId="77777777" w:rsidR="00D8217B" w:rsidRDefault="00D8217B" w:rsidP="00D8217B">
      <w:pPr>
        <w:pStyle w:val="Piedefoto-tabla"/>
        <w:rPr>
          <w:lang w:val="es-ES"/>
        </w:rPr>
      </w:pPr>
      <w:r>
        <w:rPr>
          <w:noProof/>
        </w:rPr>
        <w:drawing>
          <wp:inline distT="0" distB="0" distL="0" distR="0" wp14:anchorId="57E48E0A" wp14:editId="17A57419">
            <wp:extent cx="4107180" cy="3080270"/>
            <wp:effectExtent l="0" t="0" r="0" b="0"/>
            <wp:docPr id="163891215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12153" name="Imagen 2"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150801" cy="3112985"/>
                    </a:xfrm>
                    <a:prstGeom prst="rect">
                      <a:avLst/>
                    </a:prstGeom>
                  </pic:spPr>
                </pic:pic>
              </a:graphicData>
            </a:graphic>
          </wp:inline>
        </w:drawing>
      </w:r>
    </w:p>
    <w:p w14:paraId="359AD8CE" w14:textId="1A6EC584" w:rsidR="00D8217B" w:rsidRPr="00F527EC" w:rsidRDefault="00D8217B" w:rsidP="00D8217B">
      <w:pPr>
        <w:pStyle w:val="Piedefoto-tabla"/>
        <w:rPr>
          <w:lang w:val="es-ES"/>
        </w:rPr>
      </w:pPr>
      <w:r w:rsidRPr="00F527EC">
        <w:rPr>
          <w:lang w:val="es-ES"/>
        </w:rPr>
        <w:t xml:space="preserve">Fuente: </w:t>
      </w:r>
      <w:r w:rsidR="00703325">
        <w:rPr>
          <w:lang w:val="es-ES"/>
        </w:rPr>
        <w:t>Javier Esmerado, Medium</w:t>
      </w:r>
      <w:r w:rsidRPr="00F527EC">
        <w:rPr>
          <w:lang w:val="es-ES"/>
        </w:rPr>
        <w:t>.</w:t>
      </w:r>
    </w:p>
    <w:p w14:paraId="4F361FDC" w14:textId="2569384C" w:rsidR="00703325" w:rsidRDefault="00703325" w:rsidP="00F97999">
      <w:r>
        <w:lastRenderedPageBreak/>
        <w:t>No obstante, la única diferencia existente entre la imagen adjunta y el proceso llevado a cabo será que las fases de almacenamiento y tratamiento estarán intercambiadas. Como se menciona en más de una ocasión a lo largo del documento, este hecho se debe a la conformación de un Data Warehouse en vez de un Data Lake, almacenando unicamentelos datos que son de interés.</w:t>
      </w:r>
    </w:p>
    <w:p w14:paraId="70BEB56F" w14:textId="5F361621" w:rsidR="00F97999" w:rsidRDefault="00F97999" w:rsidP="00F97999">
      <w:r>
        <w:t>En</w:t>
      </w:r>
      <w:r w:rsidR="00703325">
        <w:t>trando en detalle,</w:t>
      </w:r>
      <w:r>
        <w:t xml:space="preserve"> </w:t>
      </w:r>
      <w:r w:rsidR="00703325">
        <w:t xml:space="preserve">en </w:t>
      </w:r>
      <w:r>
        <w:t>la primera fas</w:t>
      </w:r>
      <w:r w:rsidR="00703325">
        <w:t>e</w:t>
      </w:r>
      <w:r>
        <w:t xml:space="preserve"> </w:t>
      </w:r>
      <w:r w:rsidR="00703325">
        <w:t xml:space="preserve">se </w:t>
      </w:r>
      <w:r>
        <w:t xml:space="preserve">comenzará explicando la recogida de datos desde unas APIs públicas de Open Data Euskadi y Euskalmet, mediante las cuales se </w:t>
      </w:r>
      <w:r w:rsidR="002D63E4">
        <w:t>recogerán</w:t>
      </w:r>
      <w:r>
        <w:t xml:space="preserve"> datos meteorológicos y relacionados con el tráfico. </w:t>
      </w:r>
    </w:p>
    <w:p w14:paraId="5F435058" w14:textId="77777777" w:rsidR="00F97999" w:rsidRDefault="00F97999" w:rsidP="00F97999">
      <w:r>
        <w:t xml:space="preserve">En la segunda fase se presentará el procesamiento y la limpieza de los datos recogidos. De todos los datos devueltos por las APIs, se seleccionarán los que mayor relevancia tengan para la aplicación. Una vez seleccionados y previo a la inserción en la base de datos de MongoDB en local, se realizará la limpieza y el tratamiento de estos, con el fin de almacenar únicamente datos con valor y que por consiguiente generen un Data Warehouse. </w:t>
      </w:r>
    </w:p>
    <w:p w14:paraId="346E24E6" w14:textId="77777777" w:rsidR="00F97999" w:rsidRDefault="00F97999" w:rsidP="00F97999">
      <w:r>
        <w:t xml:space="preserve">En la fase de almacenamiento, se mostrará el guardado de los datos seleccionados y su estructuración en distintas colecciones, lo que al ser una base de datos no relacional simulará las diferentes tablas de lo que sería una base de datos estructurada (SQL). </w:t>
      </w:r>
    </w:p>
    <w:p w14:paraId="008A58BC" w14:textId="77777777" w:rsidR="00F97999" w:rsidRDefault="00F97999" w:rsidP="00F97999">
      <w:r>
        <w:t>Para la cuarta fase, fase de análisis, se comenzará realizando un análisis exploratorio de datos (EDA), con el fin de entender en mayor profundidad los valores que dichos datos pueden tomar. Tras realizar dicho análisis, se plantearán diversas técnicas de IA para poder obtener predicciones de los diferentes indicadores meteorológicos y referentes al tráfico que existirán durante los próximos días. Para ello, se utilizarán varios tipos de regresiones y redes neuronales. Se tendrán en cuenta todos los históricos registrados en la base de datos, así como diferentes atributos que ponderarán según su correlación y permitirán realizar el entrenamiento óptimo para el modelo en cuestión.</w:t>
      </w:r>
    </w:p>
    <w:p w14:paraId="567ADB38" w14:textId="77777777" w:rsidR="00F97999" w:rsidRDefault="00F97999" w:rsidP="00F97999">
      <w:r>
        <w:t>Una vez obtenidas las predicciones, se comenzará la fase de visualización. El desarrollo de esta fase se llevará a cabo utilizando herramientas de BI como PowerBI. De esta forma, se podrán visualizar los datos que mayor valor aporten al proyecto</w:t>
      </w:r>
      <w:commentRangeStart w:id="12"/>
      <w:r>
        <w:t>. Asimismo, los datos serán ubicados en varios dashboards, de acuerdo con el área al que pertenezca cada dato: tráfico, incidencias en carretera, temperatura, precipitaciones…</w:t>
      </w:r>
      <w:commentRangeEnd w:id="12"/>
      <w:r>
        <w:rPr>
          <w:rStyle w:val="Refdecomentario"/>
        </w:rPr>
        <w:commentReference w:id="12"/>
      </w:r>
    </w:p>
    <w:p w14:paraId="4238D2A7" w14:textId="77777777" w:rsidR="00F97999" w:rsidRDefault="00F97999" w:rsidP="00F97999">
      <w:r>
        <w:lastRenderedPageBreak/>
        <w:t>Tras el desarrollo del proyecto, se detallarán aspectos de una índole más genérica como son el p</w:t>
      </w:r>
      <w:r w:rsidRPr="00566798">
        <w:t>lan de trabajo y gestión del proyecto</w:t>
      </w:r>
      <w:r>
        <w:t>. En este apartado, se desglosará la planificación realizada para poder cumplir con el proyecto ademase de presentar las diferentes limitaciones y problemáticas que han podido existir durante el transcurso del mismo.</w:t>
      </w:r>
    </w:p>
    <w:p w14:paraId="2E90A0A8" w14:textId="0D1B1408" w:rsidR="00F97999" w:rsidRPr="00F97999" w:rsidRDefault="00F97999" w:rsidP="00F97999">
      <w:r>
        <w:t>Finalmente, se expondrán los resultados y conclusiones obtenidas, permitiendo conocer el resultado final de dicho proyecto.</w:t>
      </w:r>
    </w:p>
    <w:p w14:paraId="75D3699E" w14:textId="18CE4F33" w:rsidR="00C308C3" w:rsidRDefault="00C308C3" w:rsidP="00F97999">
      <w:r>
        <w:br w:type="page"/>
      </w:r>
    </w:p>
    <w:p w14:paraId="4A87C470" w14:textId="6760FCF7" w:rsidR="00C308C3" w:rsidRDefault="00C308C3" w:rsidP="00C308C3">
      <w:pPr>
        <w:pStyle w:val="Ttulo1"/>
        <w:rPr>
          <w:caps w:val="0"/>
        </w:rPr>
      </w:pPr>
      <w:bookmarkStart w:id="13" w:name="_Toc147741195"/>
      <w:bookmarkStart w:id="14" w:name="_Toc168142070"/>
      <w:r>
        <w:rPr>
          <w:caps w:val="0"/>
        </w:rPr>
        <w:lastRenderedPageBreak/>
        <w:t>Contexto y estado del arte</w:t>
      </w:r>
      <w:bookmarkEnd w:id="13"/>
      <w:bookmarkEnd w:id="14"/>
    </w:p>
    <w:p w14:paraId="59569E0C" w14:textId="66165E78" w:rsidR="00F85354" w:rsidRDefault="00C23992" w:rsidP="00F55627">
      <w:pPr>
        <w:pStyle w:val="Ttulo2"/>
        <w:ind w:left="716"/>
        <w:rPr>
          <w:caps w:val="0"/>
        </w:rPr>
      </w:pPr>
      <w:bookmarkStart w:id="15" w:name="_Toc168142071"/>
      <w:r>
        <w:rPr>
          <w:caps w:val="0"/>
        </w:rPr>
        <w:t>Contexto del problema</w:t>
      </w:r>
      <w:bookmarkEnd w:id="15"/>
    </w:p>
    <w:p w14:paraId="5A48906E" w14:textId="68E42DB9" w:rsidR="00CB41D0" w:rsidRDefault="00CB41D0" w:rsidP="00CB41D0">
      <w:r>
        <w:t>Cada año, decenas de personas pierden la vida o sufren graves lesiones practicando ciclismo en las carreteras del País Vasco. Estas tragedias no solo representan pérdidas humanas, sino que evidencian la preocupante situación existente en cuanto a la seguridad sobre la bicicleta. Como varias noticias avalan</w:t>
      </w:r>
      <w:r>
        <w:fldChar w:fldCharType="begin"/>
      </w:r>
      <w:r w:rsidR="003346D0">
        <w:instrText xml:space="preserve"> ADDIN ZOTERO_ITEM CSL_CITATION {"citationID":"bDx8GIPk","properties":{"formattedCitation":"(Press, 2023)","plainCitation":"(Press, 2023)","dontUpdate":true,"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6"/>
      <w:r>
        <w:t xml:space="preserve"> </w:t>
      </w:r>
      <w:commentRangeEnd w:id="16"/>
      <w:r w:rsidR="00B751D4">
        <w:rPr>
          <w:rStyle w:val="Refdecomentario"/>
        </w:rPr>
        <w:commentReference w:id="16"/>
      </w:r>
      <w:r>
        <w:fldChar w:fldCharType="begin"/>
      </w:r>
      <w:r w:rsidR="003346D0">
        <w:instrText xml:space="preserve"> ADDIN ZOTERO_ITEM CSL_CITATION {"citationID":"mMHqoLLi","properties":{"formattedCitation":"(Press, 2023)","plainCitation":"(Press, 2023)","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7"/>
      <w:r>
        <w:t xml:space="preserve"> </w:t>
      </w:r>
      <w:commentRangeEnd w:id="17"/>
      <w:r w:rsidR="00B751D4">
        <w:rPr>
          <w:rStyle w:val="Refdecomentario"/>
        </w:rPr>
        <w:commentReference w:id="17"/>
      </w:r>
      <w:r>
        <w:fldChar w:fldCharType="begin"/>
      </w:r>
      <w:r w:rsidR="003346D0">
        <w:instrText xml:space="preserve"> ADDIN ZOTERO_ITEM CSL_CITATION {"citationID":"cGbrSEEw","properties":{"formattedCitation":"(\\uc0\\u171{}45 personas murieron en las carreteras en Euskadi en 2023, casi la mitad motoristas, viandantes o ciclistas\\uc0\\u187{}, 2024)","plainCitation":"(«45 personas murieron en las carreteras en Euskadi en 2023, casi la mitad motoristas, viandantes o ciclistas», 2024)","noteIndex":0},"citationItems":[{"id":22,"uris":["http://zotero.org/users/local/gYoK5uc9/items/NXT536JV"],"itemData":{"id":22,"type":"article-newspaper","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ccessed":{"date-parts":[["2024",4,29]]},"issued":{"date-parts":[["2024",1,4]]}}}],"schema":"https://github.com/citation-style-language/schema/raw/master/csl-citation.json"} </w:instrText>
      </w:r>
      <w:r>
        <w:fldChar w:fldCharType="separate"/>
      </w:r>
      <w:r w:rsidR="003346D0" w:rsidRPr="003346D0">
        <w:rPr>
          <w:rFonts w:ascii="Calibri" w:hAnsi="Calibri" w:cs="Calibri"/>
        </w:rPr>
        <w:t>(«45 personas murieron en las carreteras en Euskadi en 2023, casi la mitad motoristas, viandantes o ciclistas»,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08F82086"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8"/>
      <w:r w:rsidR="000A0B45">
        <w:t xml:space="preserve"> </w:t>
      </w:r>
      <w:commentRangeEnd w:id="18"/>
      <w:r w:rsidR="00B751D4">
        <w:rPr>
          <w:rStyle w:val="Refdecomentario"/>
        </w:rPr>
        <w:commentReference w:id="18"/>
      </w:r>
      <w:r>
        <w:fldChar w:fldCharType="begin"/>
      </w:r>
      <w:r w:rsidR="003346D0">
        <w:instrText xml:space="preserve"> ADDIN ZOTERO_ITEM CSL_CITATION {"citationID":"8bixijoL","properties":{"formattedCitation":"(Eurosport, 2023)","plainCitation":"(Eurosport, 2023)","noteIndex":0},"citationItems":[{"id":24,"uris":["http://zotero.org/users/local/gYoK5uc9/items/ZNJYLF58"],"itemData":{"id":24,"type":"article-newspaper","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uthor":[{"literal":"Eurosport"}],"accessed":{"date-parts":[["2024",4,29]]},"issued":{"date-parts":[["2023",11,24]]}}}],"schema":"https://github.com/citation-style-language/schema/raw/master/csl-citation.json"} </w:instrText>
      </w:r>
      <w:r>
        <w:fldChar w:fldCharType="separate"/>
      </w:r>
      <w:r w:rsidR="003346D0" w:rsidRPr="003346D0">
        <w:rPr>
          <w:rFonts w:ascii="Calibri" w:hAnsi="Calibri" w:cs="Calibri"/>
        </w:rPr>
        <w:t>(Eurospor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9"/>
      <w:r w:rsidR="00290650">
        <w:t xml:space="preserve"> </w:t>
      </w:r>
      <w:commentRangeEnd w:id="19"/>
      <w:r w:rsidR="00B751D4">
        <w:rPr>
          <w:rStyle w:val="Refdecomentario"/>
        </w:rPr>
        <w:commentReference w:id="19"/>
      </w:r>
      <w:r w:rsidR="00290650">
        <w:fldChar w:fldCharType="begin"/>
      </w:r>
      <w:r w:rsidR="003346D0">
        <w:instrText xml:space="preserve"> ADDIN ZOTERO_ITEM CSL_CITATION {"citationID":"H4R2ktsz","properties":{"formattedCitation":"(Michael T. Gibson et\\uc0\\u160{}al., 2020)","plainCitation":"(Michael T. Gibson et al., 2020)","noteIndex":0},"citationItems":[{"id":28,"uris":["http://zotero.org/users/local/gYoK5uc9/items/S7HRHVEF"],"itemData":{"id":28,"type":"article-magazine","abstract":"Si usted o un ser querido se lesionó en un accidente de bicicleta, debe ponerse en contacto con un abogado con experiencia en accidentes de bicicleta para conocer sus opciones legales.","container-title":"Michael T. Gibson P.A. Auto Justice Attorney","language":"es","note":"section: Uncategorized","title":"Los accidentes de bicicleta más comunes | Michael T. Gibson P.A., Auto Justice Attorney","title-short":"Michael T. Gibson P.A.","URL":"https://autojusticeattorney.com/es/common-bicycle-accidents/","author":[{"literal":"Michael T. Gibson"},{"literal":"Todd Curtin"},{"literal":"Amit Jhalli"}],"accessed":{"date-parts":[["2024",4,30]]},"issued":{"date-parts":[["2020",6,30]]}}}],"schema":"https://github.com/citation-style-language/schema/raw/master/csl-citation.json"} </w:instrText>
      </w:r>
      <w:r w:rsidR="00290650">
        <w:fldChar w:fldCharType="separate"/>
      </w:r>
      <w:r w:rsidR="003346D0" w:rsidRPr="003346D0">
        <w:rPr>
          <w:rFonts w:ascii="Calibri" w:hAnsi="Calibri" w:cs="Calibri"/>
        </w:rPr>
        <w:t>(Michael T. Gibson et al., 2020)</w:t>
      </w:r>
      <w:r w:rsidR="00290650">
        <w:fldChar w:fldCharType="end"/>
      </w:r>
      <w:r w:rsidR="00290650">
        <w:t>.</w:t>
      </w:r>
      <w:r w:rsidR="000A0B45">
        <w:t xml:space="preserve"> </w:t>
      </w:r>
      <w:r w:rsidR="00290650">
        <w:t xml:space="preserve">No obstante, hay un segundo grupo que recoge gran cantidad de accidentes ciclistas también como </w:t>
      </w:r>
      <w:r w:rsidR="00007F50">
        <w:t>son las circunstancias meteorológicas</w:t>
      </w:r>
      <w:commentRangeStart w:id="20"/>
      <w:r w:rsidR="00007F50">
        <w:t xml:space="preserve"> </w:t>
      </w:r>
      <w:commentRangeEnd w:id="20"/>
      <w:r w:rsidR="00B751D4">
        <w:rPr>
          <w:rStyle w:val="Refdecomentario"/>
        </w:rPr>
        <w:commentReference w:id="20"/>
      </w:r>
      <w:r w:rsidR="00007F50">
        <w:fldChar w:fldCharType="begin"/>
      </w:r>
      <w:r w:rsidR="003346D0">
        <w:instrText xml:space="preserve"> ADDIN ZOTERO_ITEM CSL_CITATION {"citationID":"uPsMcNC8","properties":{"formattedCitation":"(Cesvimap, 2021)","plainCitation":"(Cesvimap, 2021)","noteIndex":0},"citationItems":[{"id":14,"uris":["http://zotero.org/users/local/gYoK5uc9/items/BU7SSV5I"],"itemData":{"id":14,"type":"article-magazin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literal":"Cesvimap"}],"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21E915F7" w14:textId="492E06CC" w:rsidR="00FA37B9"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05C790BC" w14:textId="77777777" w:rsidR="00FA37B9" w:rsidRDefault="00FA37B9">
      <w:pPr>
        <w:spacing w:before="0" w:after="0" w:line="240" w:lineRule="auto"/>
        <w:jc w:val="left"/>
      </w:pPr>
      <w:r>
        <w:br w:type="page"/>
      </w:r>
    </w:p>
    <w:p w14:paraId="5CDD8049" w14:textId="4F26D076" w:rsidR="00F85354" w:rsidRDefault="00C23992" w:rsidP="00F55627">
      <w:pPr>
        <w:pStyle w:val="Ttulo2"/>
        <w:ind w:left="716"/>
        <w:rPr>
          <w:caps w:val="0"/>
        </w:rPr>
      </w:pPr>
      <w:bookmarkStart w:id="21" w:name="_Toc168142072"/>
      <w:r>
        <w:rPr>
          <w:caps w:val="0"/>
        </w:rPr>
        <w:lastRenderedPageBreak/>
        <w:t>Estado del arte</w:t>
      </w:r>
      <w:r w:rsidR="0005699F">
        <w:rPr>
          <w:caps w:val="0"/>
        </w:rPr>
        <w:t xml:space="preserve"> de herramientas similares existentes</w:t>
      </w:r>
      <w:bookmarkEnd w:id="21"/>
    </w:p>
    <w:p w14:paraId="5D7A65E7" w14:textId="26D5C875"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Biker”. A continuación, se presentarán las alternativas con mayor similitud y relevancia a la propuesta realizada.</w:t>
      </w:r>
    </w:p>
    <w:p w14:paraId="1B3113F6" w14:textId="6D3E8474" w:rsidR="00BB5B73" w:rsidRDefault="00C921D5" w:rsidP="0005699F">
      <w:pPr>
        <w:pStyle w:val="Ttulo3"/>
        <w:ind w:left="709" w:hanging="709"/>
      </w:pPr>
      <w:bookmarkStart w:id="22" w:name="_Toc168142073"/>
      <w:r>
        <w:t>MeteoRuta</w:t>
      </w:r>
      <w:bookmarkEnd w:id="22"/>
    </w:p>
    <w:p w14:paraId="0763809F" w14:textId="10130C5B"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w:t>
      </w:r>
      <w:r w:rsidR="00A27D78">
        <w:t>14</w:t>
      </w:r>
      <w:r>
        <w:t xml:space="preserve"> y puso a disposición de los ciudadanos españoles una web en la que poder visualizar el estado de las carreteras en tiempo real</w:t>
      </w:r>
      <w:commentRangeStart w:id="23"/>
      <w:r>
        <w:t xml:space="preserve"> </w:t>
      </w:r>
      <w:commentRangeEnd w:id="23"/>
      <w:r w:rsidR="00B751D4">
        <w:rPr>
          <w:rStyle w:val="Refdecomentario"/>
        </w:rPr>
        <w:commentReference w:id="23"/>
      </w:r>
      <w:r>
        <w:fldChar w:fldCharType="begin"/>
      </w:r>
      <w:r w:rsidR="003346D0">
        <w:instrText xml:space="preserve"> ADDIN ZOTERO_ITEM CSL_CITATION {"citationID":"Y8L99mcD","properties":{"formattedCitation":"(Agencia Estatal de Meteorolog\\uc0\\u237{}a, s.\\uc0\\u160{}f.)","plainCitation":"(Agencia Estatal de 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literal":"Agencia Estatal de Meteorología"}],"accessed":{"date-parts":[["2024",4,15]]}}}],"schema":"https://github.com/citation-style-language/schema/raw/master/csl-citation.json"} </w:instrText>
      </w:r>
      <w:r>
        <w:fldChar w:fldCharType="separate"/>
      </w:r>
      <w:r w:rsidR="003346D0" w:rsidRPr="003346D0">
        <w:rPr>
          <w:rFonts w:ascii="Calibri" w:hAnsi="Calibri" w:cs="Calibri"/>
        </w:rPr>
        <w:t>(Agencia Estatal de 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4"/>
      <w:r w:rsidR="00BB5B73">
        <w:t xml:space="preserve"> </w:t>
      </w:r>
      <w:commentRangeEnd w:id="24"/>
      <w:r w:rsidR="00B751D4">
        <w:rPr>
          <w:rStyle w:val="Refdecomentario"/>
        </w:rPr>
        <w:commentReference w:id="24"/>
      </w:r>
      <w:r w:rsidR="00BB5B73">
        <w:fldChar w:fldCharType="begin"/>
      </w:r>
      <w:r w:rsidR="003346D0">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event-place":"Barcelona","language":"es","note":"section: Consejos","publisher-place":"Barcelona","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02DBC16F" w:rsidR="00BB5B73" w:rsidRDefault="00C921D5" w:rsidP="00BB5B73">
      <w:r>
        <w:t>En esta</w:t>
      </w:r>
      <w:r w:rsidR="00BB5B73">
        <w:t xml:space="preserve"> herramienta </w:t>
      </w:r>
      <w:r>
        <w:t>se puede funcionar de diferentes formas</w:t>
      </w:r>
      <w:r w:rsidR="00BB5B73">
        <w:t xml:space="preserve">, pudiendo analizar una ruta concreta o bien ir explorando </w:t>
      </w:r>
      <w:r>
        <w:t>zonas d</w:t>
      </w:r>
      <w:r w:rsidR="00BB5B73">
        <w:t xml:space="preserve">el mapa manualmente, conociendo información más específica a medida que se recorren las diferentes vías. </w:t>
      </w:r>
    </w:p>
    <w:p w14:paraId="4AAD72C5" w14:textId="22B37774" w:rsidR="009B0758" w:rsidRPr="00F37CFB" w:rsidRDefault="009B0758" w:rsidP="009B0758">
      <w:pPr>
        <w:rPr>
          <w:i/>
          <w:iCs/>
        </w:rPr>
      </w:pPr>
      <w:bookmarkStart w:id="25" w:name="_Toc168142131"/>
      <w:r w:rsidRPr="00F37CFB">
        <w:rPr>
          <w:noProof/>
        </w:rPr>
        <w:drawing>
          <wp:anchor distT="0" distB="107950" distL="114300" distR="114300" simplePos="0" relativeHeight="251665408"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9">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2</w:t>
      </w:r>
      <w:r w:rsidRPr="00F37CFB">
        <w:rPr>
          <w:b/>
          <w:bCs/>
        </w:rPr>
        <w:fldChar w:fldCharType="end"/>
      </w:r>
      <w:r w:rsidRPr="00F37CFB">
        <w:rPr>
          <w:b/>
          <w:bCs/>
        </w:rPr>
        <w:t>.</w:t>
      </w:r>
      <w:r w:rsidRPr="002A3D58">
        <w:t xml:space="preserve"> </w:t>
      </w:r>
      <w:r w:rsidRPr="00FB6F23">
        <w:rPr>
          <w:i/>
          <w:iCs/>
        </w:rPr>
        <w:t>Captura de la web MeteoRuta</w:t>
      </w:r>
      <w:r w:rsidRPr="00F37CFB">
        <w:rPr>
          <w:i/>
          <w:iCs/>
        </w:rPr>
        <w:t>.</w:t>
      </w:r>
      <w:bookmarkEnd w:id="25"/>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03F93028" w:rsidR="00BB5B73" w:rsidRDefault="00BB5B73" w:rsidP="00FB6F23">
      <w:r>
        <w:lastRenderedPageBreak/>
        <w:t>En lo que a la comparativa con “Biker”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MeteoRuta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realiza un análisis tan detallado del tráfico como realizará “Biker</w:t>
      </w:r>
      <w:r w:rsidR="00C74A60">
        <w:t>”</w:t>
      </w:r>
      <w:r w:rsidR="00C921D5">
        <w:t xml:space="preserve">. Además, otro aspecto a considerar es que MeteoRuta únicamente trabaja </w:t>
      </w:r>
      <w:r w:rsidR="009B0758">
        <w:t>sobre</w:t>
      </w:r>
      <w:r w:rsidR="00C921D5">
        <w:t xml:space="preserve"> una visualización de un mapa donde poder interactuar, mientras con </w:t>
      </w:r>
      <w:r w:rsidR="009B0758">
        <w:t>“</w:t>
      </w:r>
      <w:r w:rsidR="00C921D5">
        <w:t>Biker</w:t>
      </w:r>
      <w:r w:rsidR="009B0758">
        <w:t>”</w:t>
      </w:r>
      <w:r w:rsidR="00C921D5">
        <w:t xml:space="preserve"> pretende tener varios grafismos que aporten información variada.</w:t>
      </w:r>
    </w:p>
    <w:p w14:paraId="071ADCBA" w14:textId="695B86DC" w:rsidR="00A30720" w:rsidRDefault="00A30720" w:rsidP="0005699F">
      <w:pPr>
        <w:pStyle w:val="Ttulo3"/>
        <w:ind w:left="709" w:hanging="709"/>
      </w:pPr>
      <w:bookmarkStart w:id="26" w:name="_Toc168142074"/>
      <w:r>
        <w:t>Comobity</w:t>
      </w:r>
      <w:bookmarkEnd w:id="26"/>
    </w:p>
    <w:p w14:paraId="177460CB" w14:textId="0E568F64" w:rsidR="00A30720" w:rsidRDefault="00BB5B73" w:rsidP="00F37CFB">
      <w:r>
        <w:t>Otra aplicación que puede tener relación en lo que al ámbito de movilidad se refiere, es la aplicación de Comobity</w:t>
      </w:r>
      <w:commentRangeStart w:id="27"/>
      <w:r>
        <w:t xml:space="preserve"> </w:t>
      </w:r>
      <w:commentRangeEnd w:id="27"/>
      <w:r w:rsidR="00B751D4">
        <w:rPr>
          <w:rStyle w:val="Refdecomentario"/>
        </w:rPr>
        <w:commentReference w:id="27"/>
      </w:r>
      <w:r>
        <w:fldChar w:fldCharType="begin"/>
      </w:r>
      <w:r w:rsidR="003346D0">
        <w:instrText xml:space="preserve"> ADDIN ZOTERO_ITEM CSL_CITATION {"citationID":"q5KP2t0V","properties":{"formattedCitation":"(\\uc0\\u171{}Comobity, la App \\uc0\\u8220{}segura\\uc0\\u8221{} para ciclistas\\uc0\\u187{}, 2015)","plainCitation":"(«Comobity, la App “segura” para ciclistas», 2015)","noteIndex":0},"citationItems":[{"id":7,"uris":["http://zotero.org/users/local/gYoK5uc9/items/G3GPARSK"],"itemData":{"id":7,"type":"article-magazine","container-title":"13 de noviembre de 2015","language":"es","title":"Comobity, la App 'segura' para ciclistas","URL":"https://revista.dgt.es/es/reportajes/2015/11NOVIEMBRE/1113Comobity-la-App-segura-para-ciclistas.shtml","accessed":{"date-parts":[["2024",4,15]]},"issued":{"date-parts":[["2015",11,13]]}}}],"schema":"https://github.com/citation-style-language/schema/raw/master/csl-citation.json"} </w:instrText>
      </w:r>
      <w:r>
        <w:fldChar w:fldCharType="separate"/>
      </w:r>
      <w:r w:rsidR="003346D0" w:rsidRPr="003346D0">
        <w:rPr>
          <w:rFonts w:ascii="Calibri" w:hAnsi="Calibri" w:cs="Calibri"/>
        </w:rPr>
        <w:t>(«Comobity, la App “segura” para ciclistas», 2015)</w:t>
      </w:r>
      <w:r>
        <w:fldChar w:fldCharType="end"/>
      </w:r>
      <w:r w:rsidR="00A30720">
        <w:t>. Comobity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Comobity abierta,</w:t>
      </w:r>
      <w:r w:rsidR="00A30720">
        <w:t xml:space="preserve"> pudiendo conformar así una red de usuarios con sus respectivas ubicaciones. De esta forma, ante potenciales incidentes como acercamientos imprudentes o zonas conflictivas, Comobity puede avisar al usuario de dicho riesgo. De igual forma, en caso de detectar alguna alteración en la ruta, como puede ser una zona de obras, se notificará al usuario a medida que se aproxime a la zona conflictiva.</w:t>
      </w:r>
    </w:p>
    <w:p w14:paraId="1C14F359" w14:textId="0D0FD60C" w:rsidR="00634CB4" w:rsidRDefault="00634CB4" w:rsidP="00F37CFB">
      <w:r>
        <w:t xml:space="preserve">En comparación con “Biker”, el análisis </w:t>
      </w:r>
      <w:r w:rsidR="003945A6">
        <w:t xml:space="preserve">que Comobity </w:t>
      </w:r>
      <w:r>
        <w:t xml:space="preserve">realiza sobre el tráfico tiene cierta relación, a pesar de que es una herramienta pensada para ser utilizada en tiempo real. Por el contrario,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esa característica de actualización de datos en tiempo real. Se ha de mencionar también, que Comobity no hace ninguna referencia al análisis meteorológico, </w:t>
      </w:r>
      <w:r w:rsidR="00C74A60">
        <w:t>lo</w:t>
      </w:r>
      <w:r>
        <w:t xml:space="preserve"> </w:t>
      </w:r>
      <w:r w:rsidR="00C74A60">
        <w:t>que</w:t>
      </w:r>
      <w:r>
        <w:t xml:space="preserve"> en “Biker” toma un importante valor.</w:t>
      </w:r>
    </w:p>
    <w:p w14:paraId="0EC2195B" w14:textId="77777777" w:rsidR="00634CB4" w:rsidRDefault="00634CB4" w:rsidP="00F37CFB"/>
    <w:p w14:paraId="66D2929F" w14:textId="77777777" w:rsidR="00634CB4" w:rsidRDefault="00634CB4" w:rsidP="00F37CFB"/>
    <w:p w14:paraId="50BF21CF" w14:textId="52EEA342" w:rsidR="00F37CFB" w:rsidRPr="00F37CFB" w:rsidRDefault="00634CB4" w:rsidP="00F37CFB">
      <w:pPr>
        <w:rPr>
          <w:i/>
          <w:iCs/>
        </w:rPr>
      </w:pPr>
      <w:bookmarkStart w:id="28" w:name="_Toc168142132"/>
      <w:bookmarkStart w:id="29" w:name="_Hlk165399679"/>
      <w:r w:rsidRPr="00F37CFB">
        <w:rPr>
          <w:noProof/>
        </w:rPr>
        <w:lastRenderedPageBreak/>
        <w:drawing>
          <wp:anchor distT="0" distB="107950" distL="114300" distR="114300" simplePos="0" relativeHeight="251656192"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20">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B46E88">
        <w:rPr>
          <w:b/>
          <w:bCs/>
          <w:noProof/>
        </w:rPr>
        <w:t>3</w:t>
      </w:r>
      <w:r w:rsidR="00F37CFB" w:rsidRPr="00F37CFB">
        <w:rPr>
          <w:b/>
          <w:bCs/>
        </w:rPr>
        <w:fldChar w:fldCharType="end"/>
      </w:r>
      <w:r w:rsidR="00F37CFB" w:rsidRPr="00F37CFB">
        <w:rPr>
          <w:b/>
          <w:bCs/>
        </w:rPr>
        <w:t>.</w:t>
      </w:r>
      <w:r w:rsidR="00F37CFB" w:rsidRPr="002A3D58">
        <w:t xml:space="preserve"> </w:t>
      </w:r>
      <w:r w:rsidR="00F37CFB" w:rsidRPr="00F37CFB">
        <w:rPr>
          <w:i/>
          <w:iCs/>
        </w:rPr>
        <w:t>Captura de la aplicación Comobity.</w:t>
      </w:r>
      <w:bookmarkEnd w:id="28"/>
    </w:p>
    <w:bookmarkEnd w:id="29"/>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30" w:name="_Toc168142075"/>
      <w:r>
        <w:t>TuTiempo.net</w:t>
      </w:r>
      <w:bookmarkEnd w:id="30"/>
    </w:p>
    <w:p w14:paraId="4B34C152" w14:textId="6ED6E5E5" w:rsidR="0017234A" w:rsidRDefault="000B5DE1" w:rsidP="00BB5B73">
      <w:r>
        <w:t xml:space="preserve">La </w:t>
      </w:r>
      <w:r w:rsidR="00634CB4">
        <w:t>web de TuTiempo.net</w:t>
      </w:r>
      <w:commentRangeStart w:id="31"/>
      <w:r w:rsidR="00BD009D">
        <w:t xml:space="preserve"> </w:t>
      </w:r>
      <w:commentRangeEnd w:id="31"/>
      <w:r w:rsidR="00B751D4">
        <w:rPr>
          <w:rStyle w:val="Refdecomentario"/>
        </w:rPr>
        <w:commentReference w:id="31"/>
      </w:r>
      <w:r w:rsidR="00BD009D">
        <w:fldChar w:fldCharType="begin"/>
      </w:r>
      <w:r w:rsidR="003346D0">
        <w:instrText xml:space="preserve"> ADDIN ZOTERO_ITEM CSL_CITATION {"citationID":"1q1csNvC","properties":{"formattedCitation":"({\\i{}Informaci\\uc0\\u243{}n meteorol\\uc0\\u243{}gica tr\\uc0\\u225{}fico - Incidencias en carretera}, s.\\uc0\\u160{}f.)","plainCitation":"(Información meteorológica tráfico - Incidencias en carretera,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ccessed":{"date-parts":[["2024",4,15]]}}}],"schema":"https://github.com/citation-style-language/schema/raw/master/csl-citation.json"} </w:instrText>
      </w:r>
      <w:r w:rsidR="00BD009D">
        <w:fldChar w:fldCharType="separate"/>
      </w:r>
      <w:r w:rsidR="003346D0" w:rsidRPr="003346D0">
        <w:rPr>
          <w:rFonts w:ascii="Calibri" w:hAnsi="Calibri" w:cs="Calibri"/>
        </w:rPr>
        <w:t>(</w:t>
      </w:r>
      <w:r w:rsidR="003346D0" w:rsidRPr="003346D0">
        <w:rPr>
          <w:rFonts w:ascii="Calibri" w:hAnsi="Calibri" w:cs="Calibri"/>
          <w:i/>
          <w:iCs/>
        </w:rPr>
        <w:t>Información meteorológica tráfico - Incidencias en carretera</w:t>
      </w:r>
      <w:r w:rsidR="003346D0" w:rsidRPr="003346D0">
        <w:rPr>
          <w:rFonts w:ascii="Calibri" w:hAnsi="Calibri" w:cs="Calibri"/>
        </w:rPr>
        <w:t>,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que la gran diferencia entre ambas herramientas viene en la representación utilizada para mostrar los datos.</w:t>
      </w:r>
    </w:p>
    <w:p w14:paraId="0EAC6306" w14:textId="00DD2B7A" w:rsidR="0017234A" w:rsidRDefault="00CA592A" w:rsidP="00BB5B73">
      <w:r>
        <w:t>Por otro lado</w:t>
      </w:r>
      <w:r w:rsidR="0017234A">
        <w:t xml:space="preserve">, como ha ocurrido con otras herramientas previamente analizadas, </w:t>
      </w:r>
      <w:r>
        <w:t>mencionar que en “Biker”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64FFF9E4" w:rsidR="00F37CFB" w:rsidRPr="00F37CFB" w:rsidRDefault="00F37CFB" w:rsidP="00F37CFB">
      <w:pPr>
        <w:rPr>
          <w:i/>
          <w:iCs/>
        </w:rPr>
      </w:pPr>
      <w:bookmarkStart w:id="32" w:name="_Toc168142133"/>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4</w:t>
      </w:r>
      <w:r w:rsidRPr="00F37CFB">
        <w:rPr>
          <w:b/>
          <w:bCs/>
        </w:rPr>
        <w:fldChar w:fldCharType="end"/>
      </w:r>
      <w:r w:rsidRPr="00F37CFB">
        <w:rPr>
          <w:b/>
          <w:bCs/>
        </w:rPr>
        <w:t>.</w:t>
      </w:r>
      <w:r w:rsidRPr="002A3D58">
        <w:t xml:space="preserve"> </w:t>
      </w:r>
      <w:r w:rsidRPr="00F37CFB">
        <w:rPr>
          <w:i/>
          <w:iCs/>
        </w:rPr>
        <w:t>Captura de la web TuTiempo.net.</w:t>
      </w:r>
      <w:bookmarkEnd w:id="32"/>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r w:rsidRPr="00F527EC">
        <w:rPr>
          <w:lang w:val="es-ES"/>
        </w:rPr>
        <w:t>Fuente: Elaboración propia.</w:t>
      </w:r>
    </w:p>
    <w:p w14:paraId="1F22515A" w14:textId="17DCDC61" w:rsidR="00F134D2" w:rsidRDefault="00F134D2" w:rsidP="0005699F">
      <w:pPr>
        <w:pStyle w:val="Ttulo3"/>
        <w:ind w:left="709" w:hanging="709"/>
      </w:pPr>
      <w:bookmarkStart w:id="33" w:name="_Toc168142076"/>
      <w:r>
        <w:t>Flare</w:t>
      </w:r>
      <w:bookmarkEnd w:id="33"/>
    </w:p>
    <w:p w14:paraId="7BA6B7C2" w14:textId="24D90411" w:rsidR="00F134D2" w:rsidRDefault="00F134D2" w:rsidP="00F134D2">
      <w:r>
        <w:t>Por último, se presenta la aplicación de Flare</w:t>
      </w:r>
      <w:commentRangeStart w:id="34"/>
      <w:r>
        <w:t xml:space="preserve"> </w:t>
      </w:r>
      <w:commentRangeEnd w:id="34"/>
      <w:r w:rsidR="00B751D4">
        <w:rPr>
          <w:rStyle w:val="Refdecomentario"/>
        </w:rPr>
        <w:commentReference w:id="34"/>
      </w:r>
      <w:r>
        <w:fldChar w:fldCharType="begin"/>
      </w:r>
      <w:r w:rsidR="003346D0">
        <w:instrText xml:space="preserve"> ADDIN ZOTERO_ITEM CSL_CITATION {"citationID":"OFRs5L5B","properties":{"formattedCitation":"(\\uc0\\u171{}Lanzan una app para detectar autom\\uc0\\u225{}ticamente los accident...\\uc0\\u187{}, 2022)","plainCitation":"(«Lanzan una app para detectar automáticamente los accident...», 2022)","noteIndex":0},"citationItems":[{"id":8,"uris":["http://zotero.org/users/local/gYoK5uc9/items/VUHVU93L"],"itemData":{"id":8,"type":"article-magazin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issued":{"date-parts":[["2022",11,26]]}}}],"schema":"https://github.com/citation-style-language/schema/raw/master/csl-citation.json"} </w:instrText>
      </w:r>
      <w:r>
        <w:fldChar w:fldCharType="separate"/>
      </w:r>
      <w:r w:rsidR="003346D0" w:rsidRPr="003346D0">
        <w:rPr>
          <w:rFonts w:ascii="Calibri" w:hAnsi="Calibri" w:cs="Calibri"/>
        </w:rPr>
        <w:t>(«Lanzan una app para detectar automáticamente los accident...», 2022)</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2E5757F5" w:rsidR="0005699F" w:rsidRDefault="00F134D2" w:rsidP="0005699F">
      <w:r>
        <w:t>En comparación con “Biker”,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5BACF31D" w14:textId="77777777" w:rsidR="00FA37B9" w:rsidRDefault="00FA37B9" w:rsidP="0005699F"/>
    <w:p w14:paraId="3FCC95AB" w14:textId="77777777" w:rsidR="00FA37B9" w:rsidRDefault="00FA37B9" w:rsidP="0005699F"/>
    <w:p w14:paraId="09521956" w14:textId="7E110EA0" w:rsidR="00FA37B9" w:rsidRDefault="00FA37B9" w:rsidP="0005699F">
      <w:r>
        <w:lastRenderedPageBreak/>
        <w:t xml:space="preserve">A </w:t>
      </w:r>
      <w:r w:rsidR="00A508D7">
        <w:t>continuación,</w:t>
      </w:r>
      <w:r>
        <w:t xml:space="preserve"> se </w:t>
      </w:r>
      <w:r w:rsidR="00A508D7">
        <w:t>puede apreciar</w:t>
      </w:r>
      <w:r>
        <w:t xml:space="preserve"> una tabla comparativa entre las herramientas presentadas a lo lar</w:t>
      </w:r>
      <w:r w:rsidR="00A508D7">
        <w:t>go de la sección.</w:t>
      </w:r>
    </w:p>
    <w:p w14:paraId="0C8034F8" w14:textId="1FF314BD" w:rsidR="007E20AF" w:rsidRPr="007E20AF" w:rsidRDefault="007E20AF" w:rsidP="007E20AF">
      <w:pPr>
        <w:pStyle w:val="Descripcin"/>
        <w:keepNext/>
        <w:rPr>
          <w:sz w:val="24"/>
          <w:szCs w:val="24"/>
        </w:rPr>
      </w:pPr>
      <w:bookmarkStart w:id="35" w:name="_Toc147741261"/>
      <w:bookmarkStart w:id="36" w:name="_Toc155691447"/>
      <w:bookmarkStart w:id="37" w:name="_Toc168142158"/>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Pr="00633FD3">
        <w:rPr>
          <w:noProof/>
          <w:sz w:val="24"/>
          <w:szCs w:val="24"/>
        </w:rPr>
        <w:t>1</w:t>
      </w:r>
      <w:r w:rsidRPr="00633FD3">
        <w:rPr>
          <w:sz w:val="24"/>
          <w:szCs w:val="24"/>
        </w:rPr>
        <w:fldChar w:fldCharType="end"/>
      </w:r>
      <w:r w:rsidRPr="00914BA4">
        <w:t xml:space="preserve">. </w:t>
      </w:r>
      <w:bookmarkEnd w:id="35"/>
      <w:bookmarkEnd w:id="36"/>
      <w:r>
        <w:rPr>
          <w:b w:val="0"/>
          <w:bCs w:val="0"/>
          <w:i/>
          <w:iCs/>
          <w:sz w:val="24"/>
          <w:szCs w:val="24"/>
        </w:rPr>
        <w:t>Tabla comparativa de las herramientas analizadas.</w:t>
      </w:r>
      <w:bookmarkEnd w:id="37"/>
    </w:p>
    <w:tbl>
      <w:tblPr>
        <w:tblStyle w:val="Tabladelista3"/>
        <w:tblW w:w="0" w:type="auto"/>
        <w:tblLook w:val="04A0" w:firstRow="1" w:lastRow="0" w:firstColumn="1" w:lastColumn="0" w:noHBand="0" w:noVBand="1"/>
      </w:tblPr>
      <w:tblGrid>
        <w:gridCol w:w="3207"/>
        <w:gridCol w:w="1697"/>
        <w:gridCol w:w="1396"/>
        <w:gridCol w:w="1613"/>
        <w:gridCol w:w="1374"/>
      </w:tblGrid>
      <w:tr w:rsidR="00A508D7" w14:paraId="7BA1F269" w14:textId="77777777" w:rsidTr="003E6D06">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3227" w:type="dxa"/>
            <w:vAlign w:val="center"/>
          </w:tcPr>
          <w:p w14:paraId="55041074" w14:textId="14C130FD" w:rsidR="00A508D7" w:rsidRDefault="007E20AF" w:rsidP="003E6D06">
            <w:pPr>
              <w:spacing w:before="0" w:after="0" w:line="276" w:lineRule="auto"/>
              <w:jc w:val="left"/>
            </w:pPr>
            <w:r>
              <w:t>Herramienta</w:t>
            </w:r>
          </w:p>
        </w:tc>
        <w:tc>
          <w:tcPr>
            <w:tcW w:w="1701" w:type="dxa"/>
            <w:vAlign w:val="center"/>
          </w:tcPr>
          <w:p w14:paraId="7F924B4C" w14:textId="60076A81"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MeteoRuta</w:t>
            </w:r>
          </w:p>
        </w:tc>
        <w:tc>
          <w:tcPr>
            <w:tcW w:w="1399" w:type="dxa"/>
            <w:vAlign w:val="center"/>
          </w:tcPr>
          <w:p w14:paraId="17F824B5" w14:textId="699A8169"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Comobity</w:t>
            </w:r>
          </w:p>
        </w:tc>
        <w:tc>
          <w:tcPr>
            <w:tcW w:w="1582" w:type="dxa"/>
            <w:vAlign w:val="center"/>
          </w:tcPr>
          <w:p w14:paraId="25A5032E" w14:textId="6AF299BC"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TuTiempo.net</w:t>
            </w:r>
          </w:p>
        </w:tc>
        <w:tc>
          <w:tcPr>
            <w:tcW w:w="1378" w:type="dxa"/>
            <w:vAlign w:val="center"/>
          </w:tcPr>
          <w:p w14:paraId="4677C3DE" w14:textId="620148F6"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Flare</w:t>
            </w:r>
          </w:p>
        </w:tc>
      </w:tr>
      <w:tr w:rsidR="00A508D7" w14:paraId="45759ED7"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EDDB363" w14:textId="7B8B612D" w:rsidR="00A508D7" w:rsidRDefault="00A508D7" w:rsidP="003E6D06">
            <w:pPr>
              <w:spacing w:before="0" w:after="0" w:line="276" w:lineRule="auto"/>
              <w:jc w:val="left"/>
            </w:pPr>
            <w:r>
              <w:t>Finalidad principal</w:t>
            </w:r>
          </w:p>
        </w:tc>
        <w:tc>
          <w:tcPr>
            <w:tcW w:w="1701" w:type="dxa"/>
            <w:vAlign w:val="center"/>
          </w:tcPr>
          <w:p w14:paraId="308E878D" w14:textId="24A34DD0"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99" w:type="dxa"/>
            <w:vAlign w:val="center"/>
          </w:tcPr>
          <w:p w14:paraId="6A379F93" w14:textId="14753BBA"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Proteger</w:t>
            </w:r>
          </w:p>
        </w:tc>
        <w:tc>
          <w:tcPr>
            <w:tcW w:w="1582" w:type="dxa"/>
            <w:vAlign w:val="center"/>
          </w:tcPr>
          <w:p w14:paraId="72F1B699" w14:textId="04312581"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78" w:type="dxa"/>
            <w:vAlign w:val="center"/>
          </w:tcPr>
          <w:p w14:paraId="3DF6F083" w14:textId="3C4DB512"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ocorrer</w:t>
            </w:r>
          </w:p>
        </w:tc>
      </w:tr>
      <w:tr w:rsidR="00A508D7" w14:paraId="16D55824"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483FF0C" w14:textId="36B39549" w:rsidR="00A508D7" w:rsidRDefault="00A508D7" w:rsidP="003E6D06">
            <w:pPr>
              <w:spacing w:before="0" w:after="0" w:line="276" w:lineRule="auto"/>
              <w:jc w:val="left"/>
            </w:pPr>
            <w:r>
              <w:t>Año de lanzamiento</w:t>
            </w:r>
          </w:p>
        </w:tc>
        <w:tc>
          <w:tcPr>
            <w:tcW w:w="1701" w:type="dxa"/>
            <w:vAlign w:val="center"/>
          </w:tcPr>
          <w:p w14:paraId="76DC28AD" w14:textId="01E5CFC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4</w:t>
            </w:r>
          </w:p>
        </w:tc>
        <w:tc>
          <w:tcPr>
            <w:tcW w:w="1399" w:type="dxa"/>
            <w:vAlign w:val="center"/>
          </w:tcPr>
          <w:p w14:paraId="77117353" w14:textId="01892D2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5</w:t>
            </w:r>
          </w:p>
        </w:tc>
        <w:tc>
          <w:tcPr>
            <w:tcW w:w="1582" w:type="dxa"/>
            <w:vAlign w:val="center"/>
          </w:tcPr>
          <w:p w14:paraId="7382285E" w14:textId="19B42602"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05</w:t>
            </w:r>
          </w:p>
        </w:tc>
        <w:tc>
          <w:tcPr>
            <w:tcW w:w="1378" w:type="dxa"/>
            <w:vAlign w:val="center"/>
          </w:tcPr>
          <w:p w14:paraId="635389AB" w14:textId="1B9D924A"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22</w:t>
            </w:r>
          </w:p>
        </w:tc>
      </w:tr>
      <w:tr w:rsidR="00A508D7" w14:paraId="04D88990"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C5B825C" w14:textId="0286261D" w:rsidR="00A508D7" w:rsidRDefault="00A508D7" w:rsidP="003E6D06">
            <w:pPr>
              <w:spacing w:before="0" w:after="0" w:line="276" w:lineRule="auto"/>
              <w:jc w:val="left"/>
            </w:pPr>
            <w:r>
              <w:t>Alcance</w:t>
            </w:r>
          </w:p>
        </w:tc>
        <w:tc>
          <w:tcPr>
            <w:tcW w:w="1701" w:type="dxa"/>
            <w:vAlign w:val="center"/>
          </w:tcPr>
          <w:p w14:paraId="12F7941A" w14:textId="467F0A7E"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99" w:type="dxa"/>
            <w:vAlign w:val="center"/>
          </w:tcPr>
          <w:p w14:paraId="6DA4DE9B" w14:textId="29D8A621"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582" w:type="dxa"/>
            <w:vAlign w:val="center"/>
          </w:tcPr>
          <w:p w14:paraId="68FCE2AF" w14:textId="75D3E1C9"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78" w:type="dxa"/>
            <w:vAlign w:val="center"/>
          </w:tcPr>
          <w:p w14:paraId="48912F83" w14:textId="7F0BE88C" w:rsidR="00A508D7" w:rsidRDefault="00A27D78" w:rsidP="003E6D06">
            <w:pPr>
              <w:spacing w:before="0" w:after="0" w:line="276" w:lineRule="auto"/>
              <w:ind w:left="360"/>
              <w:jc w:val="center"/>
              <w:cnfStyle w:val="000000100000" w:firstRow="0" w:lastRow="0" w:firstColumn="0" w:lastColumn="0" w:oddVBand="0" w:evenVBand="0" w:oddHBand="1" w:evenHBand="0" w:firstRowFirstColumn="0" w:firstRowLastColumn="0" w:lastRowFirstColumn="0" w:lastRowLastColumn="0"/>
            </w:pPr>
            <w:r>
              <w:t>-</w:t>
            </w:r>
          </w:p>
        </w:tc>
      </w:tr>
      <w:tr w:rsidR="00A27D78" w14:paraId="37AA7F2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2EEC028" w14:textId="0320C226" w:rsidR="00A27D78" w:rsidRDefault="00A27D78" w:rsidP="003E6D06">
            <w:pPr>
              <w:spacing w:before="0" w:after="0" w:line="276" w:lineRule="auto"/>
              <w:jc w:val="left"/>
            </w:pPr>
            <w:r>
              <w:t>Información meteorológica</w:t>
            </w:r>
          </w:p>
        </w:tc>
        <w:tc>
          <w:tcPr>
            <w:tcW w:w="1701" w:type="dxa"/>
            <w:vAlign w:val="center"/>
          </w:tcPr>
          <w:p w14:paraId="5C4E8F9A" w14:textId="3CC2F6F0"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4CE7F550" w14:textId="1230EFA4"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582" w:type="dxa"/>
            <w:vAlign w:val="center"/>
          </w:tcPr>
          <w:p w14:paraId="79BAED41" w14:textId="1AF508AD" w:rsidR="00A27D78"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132CC5BC" w14:textId="102C2283"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r>
      <w:tr w:rsidR="00A27D78" w14:paraId="70F5D7B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3C5B3C" w14:textId="57937459" w:rsidR="00A27D78" w:rsidRDefault="00A27D78" w:rsidP="003E6D06">
            <w:pPr>
              <w:spacing w:before="0" w:after="0" w:line="276" w:lineRule="auto"/>
              <w:jc w:val="left"/>
            </w:pPr>
            <w:r>
              <w:t>Información del tráfico</w:t>
            </w:r>
          </w:p>
        </w:tc>
        <w:tc>
          <w:tcPr>
            <w:tcW w:w="1701" w:type="dxa"/>
            <w:vAlign w:val="center"/>
          </w:tcPr>
          <w:p w14:paraId="6084BC4D" w14:textId="691C55BD"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w:t>
            </w:r>
            <w:r w:rsidR="007E20AF">
              <w:t>í</w:t>
            </w:r>
          </w:p>
        </w:tc>
        <w:tc>
          <w:tcPr>
            <w:tcW w:w="1399" w:type="dxa"/>
            <w:vAlign w:val="center"/>
          </w:tcPr>
          <w:p w14:paraId="5F38B5F5" w14:textId="5F50463C"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DA95CA3" w14:textId="0AA374E8"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05538A86" w14:textId="6888ECB5"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No</w:t>
            </w:r>
          </w:p>
        </w:tc>
      </w:tr>
      <w:tr w:rsidR="00A508D7" w14:paraId="40B01438"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220C0B" w14:textId="72D8422A" w:rsidR="00A508D7" w:rsidRDefault="00A508D7" w:rsidP="003E6D06">
            <w:pPr>
              <w:spacing w:before="0" w:after="0" w:line="276" w:lineRule="auto"/>
              <w:jc w:val="left"/>
            </w:pPr>
            <w:r>
              <w:t>Visualización gráfica</w:t>
            </w:r>
          </w:p>
        </w:tc>
        <w:tc>
          <w:tcPr>
            <w:tcW w:w="1701" w:type="dxa"/>
            <w:vAlign w:val="center"/>
          </w:tcPr>
          <w:p w14:paraId="00297301" w14:textId="76E9A7A3"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6F34B458" w14:textId="05AD3921"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53F79692" w14:textId="545551AB" w:rsidR="00A508D7" w:rsidRDefault="00A508D7"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378" w:type="dxa"/>
            <w:vAlign w:val="center"/>
          </w:tcPr>
          <w:p w14:paraId="5C584085" w14:textId="3ED336D0"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A508D7" w14:paraId="756301F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2399109" w14:textId="03071D8E" w:rsidR="00A508D7" w:rsidRDefault="00A508D7" w:rsidP="003E6D06">
            <w:pPr>
              <w:spacing w:before="0" w:after="0" w:line="276" w:lineRule="auto"/>
              <w:jc w:val="left"/>
            </w:pPr>
            <w:r>
              <w:t>Aplicación móvil</w:t>
            </w:r>
          </w:p>
        </w:tc>
        <w:tc>
          <w:tcPr>
            <w:tcW w:w="1701" w:type="dxa"/>
            <w:vAlign w:val="center"/>
          </w:tcPr>
          <w:p w14:paraId="657DC38F" w14:textId="6A868B7B"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App de AEMET</w:t>
            </w:r>
          </w:p>
        </w:tc>
        <w:tc>
          <w:tcPr>
            <w:tcW w:w="1399" w:type="dxa"/>
            <w:vAlign w:val="center"/>
          </w:tcPr>
          <w:p w14:paraId="24C4351E" w14:textId="6E95137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6369685" w14:textId="312E884F"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47391EE5" w14:textId="10ADCB0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A508D7" w14:paraId="41D0F5F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E048362" w14:textId="39A9025C" w:rsidR="00A508D7" w:rsidRDefault="00A508D7" w:rsidP="003E6D06">
            <w:pPr>
              <w:spacing w:before="0" w:after="0" w:line="276" w:lineRule="auto"/>
              <w:jc w:val="left"/>
            </w:pPr>
            <w:r>
              <w:t>Activa</w:t>
            </w:r>
          </w:p>
        </w:tc>
        <w:tc>
          <w:tcPr>
            <w:tcW w:w="1701" w:type="dxa"/>
            <w:vAlign w:val="center"/>
          </w:tcPr>
          <w:p w14:paraId="5E88C964" w14:textId="7BC25CB4"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99" w:type="dxa"/>
            <w:vAlign w:val="center"/>
          </w:tcPr>
          <w:p w14:paraId="4E3114AD" w14:textId="1ABF2085"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4BF31507" w14:textId="485F7D22"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477A81C3" w14:textId="5C6B8917"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43A1C078" w14:textId="551EE870" w:rsidR="00A508D7" w:rsidRPr="007E20AF" w:rsidRDefault="007E20AF" w:rsidP="007E20AF">
      <w:pPr>
        <w:pStyle w:val="Piedefoto-tabla"/>
        <w:rPr>
          <w:lang w:val="es-ES"/>
        </w:rPr>
      </w:pPr>
      <w:r w:rsidRPr="007E20AF">
        <w:rPr>
          <w:lang w:val="es-ES"/>
        </w:rPr>
        <w:t xml:space="preserve">Fuente: Elaboración propia. </w:t>
      </w:r>
    </w:p>
    <w:p w14:paraId="2EDD3B88" w14:textId="431485D9" w:rsidR="001443DC" w:rsidRPr="0005699F" w:rsidRDefault="0005699F" w:rsidP="0005699F">
      <w:pPr>
        <w:pStyle w:val="Ttulo2"/>
        <w:ind w:left="716"/>
        <w:rPr>
          <w:caps w:val="0"/>
        </w:rPr>
      </w:pPr>
      <w:bookmarkStart w:id="38" w:name="_Toc168142077"/>
      <w:r>
        <w:rPr>
          <w:caps w:val="0"/>
        </w:rPr>
        <w:t>Estado del arte de las</w:t>
      </w:r>
      <w:r w:rsidR="001443DC" w:rsidRPr="0005699F">
        <w:rPr>
          <w:caps w:val="0"/>
        </w:rPr>
        <w:t xml:space="preserve"> tecnologías</w:t>
      </w:r>
      <w:r>
        <w:rPr>
          <w:caps w:val="0"/>
        </w:rPr>
        <w:t xml:space="preserve"> </w:t>
      </w:r>
      <w:r w:rsidR="00DB46A4">
        <w:rPr>
          <w:caps w:val="0"/>
        </w:rPr>
        <w:t>a utilizar</w:t>
      </w:r>
      <w:bookmarkEnd w:id="38"/>
    </w:p>
    <w:p w14:paraId="48B2A4B1" w14:textId="422D53E8" w:rsidR="001443DC" w:rsidRDefault="001443DC" w:rsidP="00BB5B73">
      <w:r>
        <w:t xml:space="preserve">Una vez </w:t>
      </w:r>
      <w:r w:rsidR="00C67CB4">
        <w:t>realizado el análisis sobre</w:t>
      </w:r>
      <w:r>
        <w:t xml:space="preserve"> las </w:t>
      </w:r>
      <w:r w:rsidR="00C67CB4">
        <w:t>herramientas</w:t>
      </w:r>
      <w:r>
        <w:t xml:space="preserve"> existentes, se investigará y justificará el uso de </w:t>
      </w:r>
      <w:r w:rsidR="00285270">
        <w:t>cada</w:t>
      </w:r>
      <w:r>
        <w:t xml:space="preserve"> tecnología utilizadas en este proyecto. </w:t>
      </w:r>
      <w:r w:rsidR="001545FE">
        <w:t xml:space="preserve">En dicho </w:t>
      </w:r>
      <w:r w:rsidR="00285270">
        <w:t>análisis</w:t>
      </w:r>
      <w:r w:rsidR="001545FE">
        <w:t xml:space="preserve">, se realizará una comparativa entre las principales opciones </w:t>
      </w:r>
      <w:r w:rsidR="00C67CB4">
        <w:t xml:space="preserve">a utilizar en cada fase del ciclo de vida del dato </w:t>
      </w:r>
      <w:r w:rsidR="00285270">
        <w:t>y s</w:t>
      </w:r>
      <w:r w:rsidR="0005699F">
        <w:t xml:space="preserve">e </w:t>
      </w:r>
      <w:r w:rsidR="00C67CB4">
        <w:t>detallará</w:t>
      </w:r>
      <w:r w:rsidR="00285270">
        <w:t xml:space="preserve"> la elección de la herramienta a utilizar.</w:t>
      </w:r>
    </w:p>
    <w:p w14:paraId="4A354035" w14:textId="285CF3CC" w:rsidR="00285270" w:rsidRDefault="0074372F" w:rsidP="0005699F">
      <w:pPr>
        <w:pStyle w:val="Ttulo3"/>
        <w:ind w:left="709" w:hanging="709"/>
      </w:pPr>
      <w:bookmarkStart w:id="39" w:name="_Toc168142078"/>
      <w:r>
        <w:t>Recogida de datos</w:t>
      </w:r>
      <w:bookmarkEnd w:id="39"/>
    </w:p>
    <w:p w14:paraId="40572762" w14:textId="6A3F0E30" w:rsidR="009E0F72" w:rsidRDefault="007E20AF" w:rsidP="0074372F">
      <w:r>
        <w:t>La recogida de los datos es una fase crítica en el ciclo de vida de los datos</w:t>
      </w:r>
      <w:r w:rsidR="009E0F72">
        <w:t xml:space="preserve">. Esto se debe a </w:t>
      </w:r>
      <w:r w:rsidR="00EF7E3C">
        <w:t>que,</w:t>
      </w:r>
      <w:r w:rsidR="009E0F72">
        <w:t xml:space="preserve"> </w:t>
      </w:r>
      <w:r>
        <w:t>si no existe</w:t>
      </w:r>
      <w:r w:rsidR="009E0F72">
        <w:t>n unos datos adecuados para su análisis, difícilmente se obtendrán unos resultados útiles.  Por ello, se presentan diferentes opciones para realizar la recogida de datos, con las ventajas e inconvenientes de cada posibilidad</w:t>
      </w:r>
      <w:r w:rsidR="00B5606E">
        <w:t>.</w:t>
      </w:r>
      <w:r w:rsidR="0074372F">
        <w:t xml:space="preserve"> </w:t>
      </w:r>
    </w:p>
    <w:p w14:paraId="35E64AE3" w14:textId="77777777" w:rsidR="009E0F72" w:rsidRDefault="009E0F72">
      <w:pPr>
        <w:spacing w:before="0" w:after="0" w:line="240" w:lineRule="auto"/>
        <w:jc w:val="left"/>
      </w:pPr>
      <w:r>
        <w:br w:type="page"/>
      </w:r>
    </w:p>
    <w:p w14:paraId="3ED31BE5" w14:textId="574F5B7F" w:rsidR="00B5606E" w:rsidRPr="000D09A0" w:rsidRDefault="00B5606E" w:rsidP="00B5606E">
      <w:pPr>
        <w:pStyle w:val="Ttulo4"/>
        <w:ind w:left="851" w:hanging="851"/>
      </w:pPr>
      <w:r>
        <w:lastRenderedPageBreak/>
        <w:t>APIs</w:t>
      </w:r>
    </w:p>
    <w:p w14:paraId="3B5F64D6" w14:textId="57B893FA" w:rsidR="00B5606E" w:rsidRDefault="00B5606E" w:rsidP="0074372F">
      <w:r w:rsidRPr="00413BE9">
        <w:t>Permite recoger los datos m</w:t>
      </w:r>
      <w:r w:rsidR="00413BE9" w:rsidRPr="00413BE9">
        <w:t>á</w:t>
      </w:r>
      <w:r w:rsidRPr="00413BE9">
        <w:t>s recientes de forma automática</w:t>
      </w:r>
      <w:r w:rsidR="00413BE9" w:rsidRPr="00413BE9">
        <w:t xml:space="preserve"> sin tener la necesidad de reemplazar el origen de los datos</w:t>
      </w:r>
      <w:commentRangeStart w:id="40"/>
      <w:r w:rsidR="000F1427">
        <w:t xml:space="preserve"> </w:t>
      </w:r>
      <w:commentRangeEnd w:id="40"/>
      <w:r w:rsidR="000F1427">
        <w:rPr>
          <w:rStyle w:val="Refdecomentario"/>
        </w:rPr>
        <w:commentReference w:id="40"/>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de datos continua</w:t>
      </w:r>
      <w:r w:rsidR="00BE4D80" w:rsidRPr="00413BE9">
        <w:t>.</w:t>
      </w:r>
    </w:p>
    <w:p w14:paraId="5D69ADE3" w14:textId="766B456E"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mediante APIs</w:t>
      </w:r>
      <w:r w:rsidR="00AA4E7A">
        <w:t>,</w:t>
      </w:r>
      <w:r w:rsidRPr="009F22BD">
        <w:t xml:space="preserve"> se obtiene </w:t>
      </w:r>
      <w:r w:rsidR="00AA4E7A">
        <w:t>una mayor</w:t>
      </w:r>
      <w:r w:rsidRPr="009F22BD">
        <w:t xml:space="preserve"> libertad </w:t>
      </w:r>
      <w:r w:rsidR="00AA4E7A">
        <w:t>para</w:t>
      </w:r>
      <w:r w:rsidRPr="009F22BD">
        <w:t xml:space="preserve"> seleccionar </w:t>
      </w:r>
      <w:r w:rsidR="00AA4E7A">
        <w:t>los</w:t>
      </w:r>
      <w:r w:rsidRPr="009F22BD">
        <w:t xml:space="preserve"> </w:t>
      </w:r>
      <w:r w:rsidR="00AA4E7A">
        <w:t xml:space="preserve">datos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conformar un Data Warehouse en lugar de un Data Lake</w:t>
      </w:r>
      <w:r w:rsidR="009F22BD" w:rsidRPr="009F22BD">
        <w:t>.</w:t>
      </w:r>
    </w:p>
    <w:p w14:paraId="2C6244BE" w14:textId="7BEF6D67" w:rsidR="00413BE9" w:rsidRDefault="00413BE9" w:rsidP="0074372F">
      <w:r>
        <w:t>Un punto a tener en cuenta es que</w:t>
      </w:r>
      <w:r w:rsidR="00E14017">
        <w:t xml:space="preserve"> existen infinidad de APIs,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2093A6D1" w:rsidR="00E14017" w:rsidRPr="00E14017" w:rsidRDefault="00E14017" w:rsidP="00E14017">
      <w:r>
        <w:t>Son conjuntos de datos estáticos sobre los cuales trabajar</w:t>
      </w:r>
      <w:commentRangeStart w:id="41"/>
      <w:r w:rsidR="000F1427">
        <w:t xml:space="preserve"> </w:t>
      </w:r>
      <w:commentRangeEnd w:id="41"/>
      <w:r w:rsidR="000F1427">
        <w:rPr>
          <w:rStyle w:val="Refdecomentario"/>
        </w:rPr>
        <w:commentReference w:id="41"/>
      </w:r>
      <w:r w:rsidR="000F1427">
        <w:fldChar w:fldCharType="begin"/>
      </w:r>
      <w:r w:rsidR="003346D0">
        <w:instrText xml:space="preserve"> ADDIN ZOTERO_ITEM CSL_CITATION {"citationID":"lSDM7I7B","properties":{"formattedCitation":"(Tehreem Naeem, 2020)","plainCitation":"(Tehreem Naeem,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uthor":[{"literal":"Tehreem Naeem"}],"accessed":{"date-parts":[["2024",5,19]]},"issued":{"date-parts":[["2020",11,7]]}}}],"schema":"https://github.com/citation-style-language/schema/raw/master/csl-citation.json"} </w:instrText>
      </w:r>
      <w:r w:rsidR="000F1427">
        <w:fldChar w:fldCharType="separate"/>
      </w:r>
      <w:r w:rsidR="003346D0" w:rsidRPr="003346D0">
        <w:rPr>
          <w:rFonts w:ascii="Calibri" w:hAnsi="Calibri" w:cs="Calibri"/>
        </w:rPr>
        <w:t>(Tehreem Naeem, 2020)</w:t>
      </w:r>
      <w:r w:rsidR="000F1427">
        <w:fldChar w:fldCharType="end"/>
      </w:r>
      <w:r>
        <w:t>. Generalmente suelen encontrarse en archivos de texto con diferentes formatos</w:t>
      </w:r>
      <w:r w:rsidR="00FF319E">
        <w:t>, entre los que pueden ser comunes los archivos Comma Separated Value (</w:t>
      </w:r>
      <w:r>
        <w:t>CSV</w:t>
      </w:r>
      <w:r w:rsidR="00FF319E">
        <w:t>)</w:t>
      </w:r>
      <w:r>
        <w:t>,</w:t>
      </w:r>
      <w:r w:rsidR="00FF319E" w:rsidRPr="00FF319E">
        <w:t xml:space="preserve"> Extensible Markup Language</w:t>
      </w:r>
      <w:r>
        <w:t xml:space="preserve"> </w:t>
      </w:r>
      <w:r w:rsidR="00FF319E">
        <w:t>(</w:t>
      </w:r>
      <w:r>
        <w:t>XML</w:t>
      </w:r>
      <w:r w:rsidR="00FF319E">
        <w:t>)</w:t>
      </w:r>
      <w:r w:rsidR="000D7085">
        <w:t xml:space="preserve"> o </w:t>
      </w:r>
      <w:r w:rsidR="000D7085" w:rsidRPr="000D7085">
        <w:t>JavaScript Object Notation</w:t>
      </w:r>
      <w:r w:rsidR="000D7085">
        <w:t xml:space="preserve"> (</w:t>
      </w:r>
      <w:r>
        <w:t>JSON)</w:t>
      </w:r>
      <w:r w:rsidR="000D7085">
        <w:t>.</w:t>
      </w:r>
    </w:p>
    <w:p w14:paraId="53F2D376" w14:textId="7D6F96F3" w:rsidR="00953878" w:rsidRDefault="00953878" w:rsidP="00953878">
      <w:pPr>
        <w:pStyle w:val="Ttulo4"/>
        <w:ind w:left="851" w:hanging="851"/>
      </w:pPr>
      <w:r>
        <w:t>Web Scraping</w:t>
      </w:r>
    </w:p>
    <w:p w14:paraId="75FADAE9" w14:textId="4F4E34BA" w:rsidR="000D7085" w:rsidRPr="000D7085" w:rsidRDefault="000D7085" w:rsidP="000D7085">
      <w:r>
        <w:t>Técnica utilizada para obtener datos de las p</w:t>
      </w:r>
      <w:r w:rsidR="00610C85">
        <w:t>á</w:t>
      </w:r>
      <w:r>
        <w:t>ginas web de forma indirecta</w:t>
      </w:r>
      <w:commentRangeStart w:id="42"/>
      <w:r w:rsidR="00610C85">
        <w:t xml:space="preserve"> </w:t>
      </w:r>
      <w:commentRangeEnd w:id="42"/>
      <w:r w:rsidR="00B751D4">
        <w:rPr>
          <w:rStyle w:val="Refdecomentario"/>
        </w:rPr>
        <w:commentReference w:id="42"/>
      </w:r>
      <w:r w:rsidR="00610C85">
        <w:fldChar w:fldCharType="begin"/>
      </w:r>
      <w:r w:rsidR="003346D0">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literal":"Datademia"}],"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los mismos </w:t>
      </w:r>
      <w:r w:rsidR="00610C85">
        <w:t xml:space="preserve">dentro de toda la estructura </w:t>
      </w:r>
      <w:r w:rsidR="00610C85" w:rsidRPr="00610C85">
        <w:t>HyperText Markup Language</w:t>
      </w:r>
      <w:r w:rsidR="00610C85">
        <w:t xml:space="preserve"> (HTML) de dicha web.</w:t>
      </w:r>
    </w:p>
    <w:p w14:paraId="1A78790F" w14:textId="32972198" w:rsidR="00953878" w:rsidRPr="000D09A0" w:rsidRDefault="00953878" w:rsidP="00953878">
      <w:pPr>
        <w:pStyle w:val="Ttulo4"/>
        <w:ind w:left="851" w:hanging="851"/>
      </w:pPr>
      <w:r>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43"/>
      <w:r w:rsidR="008A65E1">
        <w:t xml:space="preserve"> </w:t>
      </w:r>
      <w:commentRangeEnd w:id="43"/>
      <w:r w:rsidR="008A65E1">
        <w:rPr>
          <w:rStyle w:val="Refdecomentario"/>
        </w:rPr>
        <w:commentReference w:id="43"/>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014A3DA6" w:rsidR="00B5606E" w:rsidRDefault="00954B24" w:rsidP="0074372F">
      <w:r>
        <w:lastRenderedPageBreak/>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A65E1">
        <w:t xml:space="preserve"> en el análisis de los datos. Por el contrario, si se proponen preguntas con respuesta cerrada, los datos serán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44" w:name="_Toc168142079"/>
      <w:r>
        <w:t xml:space="preserve">Limpieza </w:t>
      </w:r>
      <w:r w:rsidR="006024A4">
        <w:t xml:space="preserve">y procesamiento </w:t>
      </w:r>
      <w:r>
        <w:t>de datos</w:t>
      </w:r>
      <w:bookmarkEnd w:id="44"/>
    </w:p>
    <w:p w14:paraId="76FCA684" w14:textId="77777777" w:rsidR="00D14067" w:rsidRDefault="00C87E3C" w:rsidP="006024A4">
      <w:r>
        <w:t xml:space="preserve">Tanto la fase de limpieza y procesamiento de datos, así como la de almacenamiento de datos se encuentran estrechamente ligadas. Esto se debe a que, en el ciclo de vida de un conjunto de datos, en muchas de ocasiones se alterna el orden de estas fases, dependiendo de si se utilizará un Data Lake o un Data Warehouse. </w:t>
      </w:r>
    </w:p>
    <w:p w14:paraId="00515537" w14:textId="7521CDE6" w:rsidR="00C87E3C" w:rsidRDefault="00D14067" w:rsidP="006024A4">
      <w:r>
        <w:t xml:space="preserve">En el caso de Biker, se plantean las dos opciones para valorar sus puntos positivos y negativos, teniendo siempre en mente el objetivo general de completar el ciclo de vida de los datos previamente recogidos. </w:t>
      </w:r>
      <w:r w:rsidR="00C87E3C">
        <w:t>Seguidamente</w:t>
      </w:r>
      <w:r w:rsidR="001D2B84">
        <w:t>,</w:t>
      </w:r>
      <w:r w:rsidR="00C87E3C">
        <w:t xml:space="preserve"> se expondrán sus diferencias y se valorarán </w:t>
      </w:r>
      <w:r w:rsidR="001D2B84">
        <w:t>ambas alternativas</w:t>
      </w:r>
      <w:r w:rsidR="00C87E3C">
        <w:t>.</w:t>
      </w:r>
    </w:p>
    <w:p w14:paraId="29E4844A" w14:textId="010C9703" w:rsidR="006024A4" w:rsidRDefault="006024A4" w:rsidP="006024A4">
      <w:pPr>
        <w:pStyle w:val="Ttulo4"/>
        <w:ind w:left="851" w:hanging="851"/>
      </w:pPr>
      <w:r>
        <w:t>Data Lake</w:t>
      </w:r>
    </w:p>
    <w:p w14:paraId="559B2617" w14:textId="13C29709"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5"/>
      <w:r w:rsidR="00831739">
        <w:t xml:space="preserve"> </w:t>
      </w:r>
      <w:commentRangeEnd w:id="45"/>
      <w:r w:rsidR="00831739">
        <w:rPr>
          <w:rStyle w:val="Refdecomentario"/>
        </w:rPr>
        <w:commentReference w:id="45"/>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Estos datos pueden ser estructurados, semiestructurados o no estructurados, admitiendo todo tipo de formatos dentro de dicho repositorio</w:t>
      </w:r>
      <w:commentRangeStart w:id="46"/>
      <w:r w:rsidR="000A6F49">
        <w:t xml:space="preserve"> </w:t>
      </w:r>
      <w:commentRangeEnd w:id="46"/>
      <w:r w:rsidR="000A6F49">
        <w:rPr>
          <w:rStyle w:val="Refdecomentario"/>
        </w:rPr>
        <w:commentReference w:id="46"/>
      </w:r>
      <w:r w:rsidR="000A6F49">
        <w:fldChar w:fldCharType="begin"/>
      </w:r>
      <w:r w:rsidR="003346D0">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genre":"IBM","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77AC34AA"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7"/>
      <w:r w:rsidR="00C45209">
        <w:t xml:space="preserve"> </w:t>
      </w:r>
      <w:commentRangeEnd w:id="47"/>
      <w:r w:rsidR="00C45209">
        <w:rPr>
          <w:rStyle w:val="Refdecomentario"/>
        </w:rPr>
        <w:commentReference w:id="47"/>
      </w:r>
      <w:r w:rsidR="00C45209">
        <w:fldChar w:fldCharType="begin"/>
      </w:r>
      <w:r w:rsidR="003346D0">
        <w:instrText xml:space="preserve"> ADDIN ZOTERO_ITEM CSL_CITATION {"citationID":"zcRpH3LY","properties":{"formattedCitation":"(Navarro, 2022)","plainCitation":"(Navarro, 2022)","noteIndex":0},"citationItems":[{"id":84,"uris":["http://zotero.org/users/local/gYoK5uc9/items/9QZLHEKY"],"itemData":{"id":84,"type":"post-weblog","abstract":"En este post, te introducimos a qué son los Data Lakes, cómo funcionan y cuál es su implicación dentro del mundo Big Data.","container-title":"¿Qué son Data Lakes?","language":"es","note":"section: Blog","title":"¿Qué son Data Lakes? | KeepCoding Bootcamps","title-short":"¿Qué son Data Lakes?","URL":"https://keepcoding.io/blog/data-lakes/","author":[{"family":"Navarro","given":"Sandra"}],"accessed":{"date-parts":[["2024",5,20]]},"issued":{"date-parts":[["2022",4,25]]}}}],"schema":"https://github.com/citation-style-language/schema/raw/master/csl-citation.json"} </w:instrText>
      </w:r>
      <w:r w:rsidR="00C45209">
        <w:fldChar w:fldCharType="separate"/>
      </w:r>
      <w:r w:rsidR="003346D0" w:rsidRPr="003346D0">
        <w:rPr>
          <w:rFonts w:ascii="Calibri" w:hAnsi="Calibri" w:cs="Calibri"/>
        </w:rPr>
        <w:t>(Navarro, 2022)</w:t>
      </w:r>
      <w:r w:rsidR="00C45209">
        <w:fldChar w:fldCharType="end"/>
      </w:r>
      <w:r>
        <w:t>.</w:t>
      </w:r>
    </w:p>
    <w:p w14:paraId="011E94FE" w14:textId="4D1C3F7E" w:rsidR="006024A4" w:rsidRDefault="006024A4" w:rsidP="006024A4">
      <w:pPr>
        <w:pStyle w:val="Ttulo4"/>
        <w:ind w:left="851" w:hanging="851"/>
      </w:pPr>
      <w:r>
        <w:t>Data Warehouse</w:t>
      </w:r>
    </w:p>
    <w:p w14:paraId="2FC43203" w14:textId="77777777" w:rsidR="000A6F49" w:rsidRDefault="000A6F49" w:rsidP="000A6F49">
      <w:r>
        <w:t>Consiste en una estructura donde se permiten almacenar grandes cantidades de datos tras ser analizados, transformados y modificados</w:t>
      </w:r>
      <w:commentRangeStart w:id="48"/>
      <w:r>
        <w:t xml:space="preserve"> </w:t>
      </w:r>
      <w:commentRangeEnd w:id="48"/>
      <w:r w:rsidR="00701EE8">
        <w:rPr>
          <w:rStyle w:val="Refdecomentario"/>
        </w:rPr>
        <w:commentReference w:id="48"/>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Por ello, únicamente se pueden almacenar datos estructurados o semiestructurados.</w:t>
      </w:r>
    </w:p>
    <w:p w14:paraId="54726C77" w14:textId="15D82058" w:rsidR="000A6F49" w:rsidRPr="000A6F49" w:rsidRDefault="000A6F49" w:rsidP="000A6F49">
      <w:r>
        <w:lastRenderedPageBreak/>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49"/>
      <w:r>
        <w:t xml:space="preserve"> </w:t>
      </w:r>
      <w:commentRangeEnd w:id="49"/>
      <w:r>
        <w:rPr>
          <w:rStyle w:val="Refdecomentario"/>
        </w:rPr>
        <w:commentReference w:id="49"/>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50" w:name="_Toc168142080"/>
      <w:r>
        <w:t>Almacenamiento</w:t>
      </w:r>
      <w:r w:rsidR="008579F3">
        <w:t xml:space="preserve"> de datos</w:t>
      </w:r>
      <w:bookmarkEnd w:id="50"/>
    </w:p>
    <w:p w14:paraId="7B73C144" w14:textId="5BF938D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serán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6E8C8398"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3346D0">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00C806B5" w:rsidR="00DF3713" w:rsidRDefault="00DF3713" w:rsidP="00701EE8">
      <w:r>
        <w:t xml:space="preserve">El principal beneficio de este modelo es que el fundamento sobre el cual se construye es muy básico, pudiendo complicarse a medida que se escale la dimensión de los datos. Asimismo,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51"/>
      <w:r w:rsidR="00BF7C6D">
        <w:t xml:space="preserve"> </w:t>
      </w:r>
      <w:commentRangeEnd w:id="51"/>
      <w:r w:rsidR="00BF7C6D">
        <w:rPr>
          <w:rStyle w:val="Refdecomentario"/>
        </w:rPr>
        <w:commentReference w:id="51"/>
      </w:r>
      <w:r w:rsidR="00BF7C6D">
        <w:fldChar w:fldCharType="begin"/>
      </w:r>
      <w:r w:rsidR="003346D0">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41E2743E" w:rsidR="004F12D7" w:rsidRDefault="00B5563A" w:rsidP="004F12D7">
      <w:pPr>
        <w:pStyle w:val="Prrafodelista"/>
        <w:numPr>
          <w:ilvl w:val="0"/>
          <w:numId w:val="52"/>
        </w:numPr>
      </w:pPr>
      <w:r w:rsidRPr="004F12D7">
        <w:rPr>
          <w:lang w:val="en-GB"/>
        </w:rPr>
        <w:t>MySQL</w:t>
      </w:r>
      <w:commentRangeStart w:id="52"/>
      <w:r w:rsidRPr="004F12D7">
        <w:rPr>
          <w:lang w:val="en-GB"/>
        </w:rPr>
        <w:t xml:space="preserve"> </w:t>
      </w:r>
      <w:commentRangeEnd w:id="52"/>
      <w:r>
        <w:rPr>
          <w:rStyle w:val="Refdecomentario"/>
        </w:rPr>
        <w:commentReference w:id="52"/>
      </w:r>
      <w:r>
        <w:fldChar w:fldCharType="begin"/>
      </w:r>
      <w:r w:rsidR="003346D0">
        <w:rPr>
          <w:lang w:val="en-GB"/>
        </w:rPr>
        <w:instrText xml:space="preserve"> ADDIN ZOTERO_ITEM CSL_CITATION {"citationID":"7rOIwmJT","properties":{"formattedCitation":"({\\i{}MySQL}, s.\\uc0\\u160{}f.)","plainCitation":"(MySQL, s. f.)","noteIndex":0},"citationItems":[{"id":55,"uris":["http://zotero.org/users/local/gYoK5uc9/items/357DZ7UQ"],"itemData":{"id":55,"type":"webpage","genre":"MySQL","language":"en","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6C03BDC7" w:rsidR="004F12D7" w:rsidRPr="003346D0" w:rsidRDefault="00B5563A" w:rsidP="004F12D7">
      <w:pPr>
        <w:pStyle w:val="Prrafodelista"/>
        <w:numPr>
          <w:ilvl w:val="0"/>
          <w:numId w:val="52"/>
        </w:numPr>
        <w:rPr>
          <w:lang w:val="en-GB"/>
        </w:rPr>
      </w:pPr>
      <w:r w:rsidRPr="004F12D7">
        <w:rPr>
          <w:lang w:val="en-GB"/>
        </w:rPr>
        <w:t>PostgreSQL</w:t>
      </w:r>
      <w:commentRangeStart w:id="53"/>
      <w:r w:rsidR="00633A32" w:rsidRPr="004F12D7">
        <w:rPr>
          <w:lang w:val="en-GB"/>
        </w:rPr>
        <w:t xml:space="preserve"> </w:t>
      </w:r>
      <w:commentRangeEnd w:id="53"/>
      <w:r w:rsidR="00633A32">
        <w:rPr>
          <w:rStyle w:val="Refdecomentario"/>
        </w:rPr>
        <w:commentReference w:id="53"/>
      </w:r>
      <w:r w:rsidR="00633A32">
        <w:fldChar w:fldCharType="begin"/>
      </w:r>
      <w:r w:rsidR="003346D0">
        <w:rPr>
          <w:lang w:val="en-GB"/>
        </w:rPr>
        <w:instrText xml:space="preserve"> ADDIN ZOTERO_ITEM CSL_CITATION {"citationID":"0cjBJqHf","properties":{"formattedCitation":"(PostgreSQL Global Development Group, 2024)","plainCitation":"(PostgreSQL Global Development Group, 2024)","noteIndex":0},"citationItems":[{"id":57,"uris":["http://zotero.org/users/local/gYoK5uc9/items/A5T47PNS"],"itemData":{"id":57,"type":"webpage","abstract":"The world's most advanced open source database.","container-title":"PostgreSQL","language":"en","title":"PostgreSQL","URL":"https://www.postgresql.org/","author":[{"literal":"PostgreSQL Global Development Group"}],"accessed":{"date-parts":[["2024",5,19]]},"issued":{"date-parts":[["2024",5,19]]}}}],"schema":"https://github.com/citation-style-language/schema/raw/master/csl-citation.json"} </w:instrText>
      </w:r>
      <w:r w:rsidR="00633A32">
        <w:fldChar w:fldCharType="separate"/>
      </w:r>
      <w:r w:rsidR="003346D0" w:rsidRPr="003346D0">
        <w:rPr>
          <w:rFonts w:ascii="Calibri" w:hAnsi="Calibri" w:cs="Calibri"/>
          <w:lang w:val="en-GB"/>
        </w:rPr>
        <w:t>(PostgreSQL Global Development Group, 2024)</w:t>
      </w:r>
      <w:r w:rsidR="00633A32">
        <w:fldChar w:fldCharType="end"/>
      </w:r>
      <w:r w:rsidR="004F12D7" w:rsidRPr="003346D0">
        <w:rPr>
          <w:lang w:val="en-GB"/>
        </w:rPr>
        <w:t>.</w:t>
      </w:r>
    </w:p>
    <w:p w14:paraId="1E69E09B" w14:textId="5E4735C3" w:rsidR="004F12D7" w:rsidRPr="004F12D7" w:rsidRDefault="00B5563A" w:rsidP="004F12D7">
      <w:pPr>
        <w:pStyle w:val="Prrafodelista"/>
        <w:numPr>
          <w:ilvl w:val="0"/>
          <w:numId w:val="52"/>
        </w:numPr>
        <w:rPr>
          <w:lang w:val="en-GB"/>
        </w:rPr>
      </w:pPr>
      <w:r w:rsidRPr="004F12D7">
        <w:rPr>
          <w:lang w:val="en-GB"/>
        </w:rPr>
        <w:t>Microsot SQL Server</w:t>
      </w:r>
      <w:commentRangeStart w:id="54"/>
      <w:r w:rsidR="00633A32" w:rsidRPr="004F12D7">
        <w:rPr>
          <w:lang w:val="en-GB"/>
        </w:rPr>
        <w:t xml:space="preserve"> </w:t>
      </w:r>
      <w:commentRangeEnd w:id="54"/>
      <w:r w:rsidR="00633A32">
        <w:rPr>
          <w:rStyle w:val="Refdecomentario"/>
        </w:rPr>
        <w:commentReference w:id="54"/>
      </w:r>
      <w:r w:rsidR="00633A32">
        <w:fldChar w:fldCharType="begin"/>
      </w:r>
      <w:r w:rsidR="003346D0">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genre":"Microsoft SQL Server","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6FA145BB" w:rsidR="00074756" w:rsidRDefault="00B5563A" w:rsidP="004F12D7">
      <w:pPr>
        <w:pStyle w:val="Prrafodelista"/>
        <w:numPr>
          <w:ilvl w:val="0"/>
          <w:numId w:val="52"/>
        </w:numPr>
      </w:pPr>
      <w:r>
        <w:t>Oracle Database</w:t>
      </w:r>
      <w:commentRangeStart w:id="55"/>
      <w:r w:rsidR="00633A32">
        <w:t xml:space="preserve"> </w:t>
      </w:r>
      <w:commentRangeEnd w:id="55"/>
      <w:r w:rsidR="00633A32">
        <w:rPr>
          <w:rStyle w:val="Refdecomentario"/>
        </w:rPr>
        <w:commentReference w:id="55"/>
      </w:r>
      <w:r w:rsidR="00633A32">
        <w:fldChar w:fldCharType="begin"/>
      </w:r>
      <w:r w:rsidR="003346D0">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genre":"Oracle","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3B028DCA" w14:textId="5A90B80D" w:rsidR="00D95D14" w:rsidRDefault="00D95D14" w:rsidP="00D95D14">
      <w:pPr>
        <w:pStyle w:val="Ttulo4"/>
        <w:ind w:left="851" w:hanging="851"/>
      </w:pPr>
      <w:r>
        <w:t xml:space="preserve">Base de datos no </w:t>
      </w:r>
      <w:r w:rsidR="00BF7C6D">
        <w:t>relacionales</w:t>
      </w:r>
    </w:p>
    <w:p w14:paraId="4AC9452B" w14:textId="16BFF2DC" w:rsidR="00B46E88" w:rsidRDefault="00BF7C6D" w:rsidP="00B46E88">
      <w:r>
        <w:t>Las bases de datos no relacionales son un tipo de bases de datos que están diseñadas para ofrecer una alta flexibilidad y escalabilidad en los modelos de datos</w:t>
      </w:r>
      <w:commentRangeStart w:id="56"/>
      <w:r w:rsidR="00B5563A">
        <w:t xml:space="preserve"> </w:t>
      </w:r>
      <w:commentRangeEnd w:id="56"/>
      <w:r w:rsidR="00B5563A">
        <w:rPr>
          <w:rStyle w:val="Refdecomentario"/>
        </w:rPr>
        <w:commentReference w:id="56"/>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444C5AD7" w14:textId="77777777" w:rsidR="00B46E88" w:rsidRDefault="00B46E88">
      <w:pPr>
        <w:spacing w:before="0" w:after="0" w:line="240" w:lineRule="auto"/>
        <w:jc w:val="left"/>
      </w:pPr>
      <w:r>
        <w:br w:type="page"/>
      </w:r>
    </w:p>
    <w:p w14:paraId="60341819" w14:textId="138DDC62" w:rsidR="00BF7C6D" w:rsidRDefault="00B5563A" w:rsidP="00BF7C6D">
      <w:r>
        <w:lastRenderedPageBreak/>
        <w:t>A diferencia de las bases de datos relacionales, los datos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7"/>
      <w:r>
        <w:t xml:space="preserve"> </w:t>
      </w:r>
      <w:commentRangeEnd w:id="57"/>
      <w:r>
        <w:rPr>
          <w:rStyle w:val="Refdecomentario"/>
        </w:rPr>
        <w:commentReference w:id="57"/>
      </w:r>
      <w:r>
        <w:fldChar w:fldCharType="begin"/>
      </w:r>
      <w:r w:rsidR="003346D0">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genre":"IBM","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4F12D7">
      <w:pPr>
        <w:pStyle w:val="Prrafodelista"/>
        <w:numPr>
          <w:ilvl w:val="0"/>
          <w:numId w:val="53"/>
        </w:numPr>
        <w:rPr>
          <w:lang w:val="en-GB"/>
        </w:rPr>
      </w:pPr>
      <w:r>
        <w:t>MongoDB</w:t>
      </w:r>
      <w:commentRangeStart w:id="58"/>
      <w:r>
        <w:t xml:space="preserve"> </w:t>
      </w:r>
      <w:commentRangeEnd w:id="58"/>
      <w:r>
        <w:rPr>
          <w:rStyle w:val="Refdecomentario"/>
        </w:rPr>
        <w:commentReference w:id="58"/>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14705DF4" w:rsidR="004F12D7" w:rsidRPr="00D46BC9" w:rsidRDefault="00633A32" w:rsidP="004F12D7">
      <w:pPr>
        <w:pStyle w:val="Prrafodelista"/>
        <w:numPr>
          <w:ilvl w:val="0"/>
          <w:numId w:val="53"/>
        </w:numPr>
      </w:pPr>
      <w:r>
        <w:t>Cassandra</w:t>
      </w:r>
      <w:commentRangeStart w:id="59"/>
      <w:r>
        <w:t xml:space="preserve"> </w:t>
      </w:r>
      <w:commentRangeEnd w:id="59"/>
      <w:r>
        <w:rPr>
          <w:rStyle w:val="Refdecomentario"/>
        </w:rPr>
        <w:commentReference w:id="59"/>
      </w:r>
      <w:r>
        <w:fldChar w:fldCharType="begin"/>
      </w:r>
      <w:r w:rsidR="003346D0">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genre":"Apache Cassandra","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EF5CD6F" w:rsidR="004F12D7" w:rsidRDefault="00633A32" w:rsidP="004F12D7">
      <w:pPr>
        <w:pStyle w:val="Prrafodelista"/>
        <w:numPr>
          <w:ilvl w:val="0"/>
          <w:numId w:val="53"/>
        </w:numPr>
      </w:pPr>
      <w:r>
        <w:t>Redis</w:t>
      </w:r>
      <w:commentRangeStart w:id="60"/>
      <w:r>
        <w:t xml:space="preserve"> </w:t>
      </w:r>
      <w:commentRangeEnd w:id="60"/>
      <w:r>
        <w:rPr>
          <w:rStyle w:val="Refdecomentario"/>
        </w:rPr>
        <w:commentReference w:id="60"/>
      </w:r>
      <w:r>
        <w:fldChar w:fldCharType="begin"/>
      </w:r>
      <w:r w:rsidR="003346D0">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genr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47B22CE6" w:rsidR="00633A32" w:rsidRPr="004F12D7" w:rsidRDefault="00633A32" w:rsidP="004F12D7">
      <w:pPr>
        <w:pStyle w:val="Prrafodelista"/>
        <w:numPr>
          <w:ilvl w:val="0"/>
          <w:numId w:val="53"/>
        </w:numPr>
      </w:pPr>
      <w:r w:rsidRPr="004F12D7">
        <w:rPr>
          <w:lang w:val="en-GB"/>
        </w:rPr>
        <w:t>Neo4j</w:t>
      </w:r>
      <w:commentRangeStart w:id="61"/>
      <w:r w:rsidRPr="004F12D7">
        <w:rPr>
          <w:lang w:val="en-GB"/>
        </w:rPr>
        <w:t xml:space="preserve"> </w:t>
      </w:r>
      <w:commentRangeEnd w:id="61"/>
      <w:r w:rsidR="004F12D7">
        <w:rPr>
          <w:rStyle w:val="Refdecomentario"/>
        </w:rPr>
        <w:commentReference w:id="61"/>
      </w:r>
      <w:r>
        <w:fldChar w:fldCharType="begin"/>
      </w:r>
      <w:r w:rsidR="003346D0">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genre":"Neo4j","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62" w:name="_Toc168142081"/>
      <w:r>
        <w:t>Análisis de datos</w:t>
      </w:r>
      <w:bookmarkEnd w:id="62"/>
    </w:p>
    <w:p w14:paraId="693A2458" w14:textId="77777777" w:rsidR="00A44739"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p>
    <w:p w14:paraId="33DFFFAF" w14:textId="6DCEA8CC" w:rsidR="000D0AB0" w:rsidRPr="000D0AB0" w:rsidRDefault="00D14067" w:rsidP="000D0AB0">
      <w:r>
        <w:t>P</w:t>
      </w:r>
      <w:r w:rsidR="00A44739">
        <w:t xml:space="preserve">or ello, con el fin de determinar la utilidad de estos </w:t>
      </w:r>
      <w:r w:rsidR="00D56ABE">
        <w:t xml:space="preserve">algoritmos </w:t>
      </w:r>
      <w:r w:rsidR="00A44739">
        <w:t>en</w:t>
      </w:r>
      <w:r>
        <w:t xml:space="preserve"> el proyecto de Biker, será necesario valorar en detalle vari</w:t>
      </w:r>
      <w:r w:rsidR="00A44739">
        <w:t xml:space="preserve">as </w:t>
      </w:r>
      <w:r w:rsidR="00D56ABE">
        <w:t xml:space="preserve">de sus </w:t>
      </w:r>
      <w:r w:rsidR="00A44739">
        <w:t xml:space="preserve">propiedades. La finalidad, </w:t>
      </w:r>
      <w:r w:rsidR="00D56ABE">
        <w:t>las características del</w:t>
      </w:r>
      <w:r w:rsidR="00A44739">
        <w:t xml:space="preserve"> conjunto de datos que requieren</w:t>
      </w:r>
      <w:r w:rsidR="00D56ABE">
        <w:t xml:space="preserve"> y </w:t>
      </w:r>
      <w:r w:rsidR="00A44739">
        <w:t xml:space="preserve">los </w:t>
      </w:r>
      <w:r w:rsidR="00D56ABE">
        <w:t>parámetros de configuración son algunos de los muchos aspectos a comparar entre ellos.</w:t>
      </w:r>
      <w:r>
        <w:t xml:space="preserve"> </w:t>
      </w:r>
      <w:r w:rsidR="00074756">
        <w:t>Por ello</w:t>
      </w:r>
      <w:r w:rsidR="001D1CE7">
        <w:t>, se presentará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0AD44ABA" w:rsidR="005356E3" w:rsidRDefault="005356E3" w:rsidP="005356E3">
      <w:r>
        <w:t>Son algoritmos que tratan con datos etiquetados. Estos algoritmos utilizan las etiquetas de los datos para entrenarse con el fin de realizar una correcta clasificación o predicción</w:t>
      </w:r>
      <w:commentRangeStart w:id="63"/>
      <w:r w:rsidR="00D53792">
        <w:t xml:space="preserve"> </w:t>
      </w:r>
      <w:commentRangeEnd w:id="63"/>
      <w:r w:rsidR="00D53792">
        <w:rPr>
          <w:rStyle w:val="Refdecomentario"/>
        </w:rPr>
        <w:commentReference w:id="63"/>
      </w:r>
      <w:r w:rsidR="00D53792">
        <w:fldChar w:fldCharType="begin"/>
      </w:r>
      <w:r w:rsidR="003346D0">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genre":"IBM","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27E9690C" w14:textId="7350ABAF" w:rsidR="00D56ABE" w:rsidRDefault="005356E3" w:rsidP="00D56ABE">
      <w:r>
        <w:t>Para ello, se requiere dividir el conjunto de datos en dos grupos. El primer grupo serán los datos de entrenamiento</w:t>
      </w:r>
      <w:r w:rsidR="00D56ABE">
        <w:t>. Este conjunto</w:t>
      </w:r>
      <w:r>
        <w:t xml:space="preserve"> se</w:t>
      </w:r>
      <w:r w:rsidR="00D56ABE">
        <w:t>rá</w:t>
      </w:r>
      <w:r>
        <w:t xml:space="preserve"> aplica</w:t>
      </w:r>
      <w:r w:rsidR="00D56ABE">
        <w:t>do</w:t>
      </w:r>
      <w:r>
        <w:t xml:space="preserve"> al algoritmo como base, </w:t>
      </w:r>
      <w:r w:rsidR="00D56ABE">
        <w:t xml:space="preserve">definiendo </w:t>
      </w:r>
      <w:r>
        <w:t xml:space="preserve">las entradas y </w:t>
      </w:r>
      <w:r w:rsidR="00D56ABE">
        <w:t xml:space="preserve">sus correspondientes </w:t>
      </w:r>
      <w:r>
        <w:t>salidas</w:t>
      </w:r>
      <w:r w:rsidR="00D56ABE">
        <w:t xml:space="preserve">. De esta forma, </w:t>
      </w:r>
      <w:r w:rsidR="00D9685B">
        <w:t>el</w:t>
      </w:r>
      <w:r w:rsidR="00D56ABE">
        <w:t xml:space="preserve"> modelo </w:t>
      </w:r>
      <w:r w:rsidR="00D9685B">
        <w:t xml:space="preserve">obtendrá </w:t>
      </w:r>
      <w:r w:rsidR="00D56ABE">
        <w:t xml:space="preserve">un </w:t>
      </w:r>
      <w:r w:rsidR="00D9685B">
        <w:t>pequeño</w:t>
      </w:r>
      <w:r w:rsidR="00D56ABE">
        <w:t xml:space="preserve"> conocimiento de </w:t>
      </w:r>
      <w:r w:rsidR="00D9685B">
        <w:t>cómo</w:t>
      </w:r>
      <w:r w:rsidR="00D56ABE">
        <w:t xml:space="preserve"> actuar</w:t>
      </w:r>
      <w:r>
        <w:t xml:space="preserve">. El segundo grupo </w:t>
      </w:r>
      <w:r w:rsidR="00D56ABE">
        <w:t>lo</w:t>
      </w:r>
      <w:r w:rsidR="00074756">
        <w:t xml:space="preserve"> conformará</w:t>
      </w:r>
      <w:r w:rsidR="00D56ABE">
        <w:t>n</w:t>
      </w:r>
      <w:r w:rsidR="00074756">
        <w:t xml:space="preserve"> </w:t>
      </w:r>
      <w:r>
        <w:t xml:space="preserve">los datos </w:t>
      </w:r>
      <w:r w:rsidR="00D53792">
        <w:t>de prueba</w:t>
      </w:r>
      <w:r w:rsidR="00A41F9B">
        <w:t>,</w:t>
      </w:r>
      <w:r w:rsidR="00D56ABE">
        <w:t xml:space="preserve"> unos datos que </w:t>
      </w:r>
      <w:r w:rsidR="00D9685B">
        <w:t xml:space="preserve">son totalmente independientes de los datos de entrenamiento y que </w:t>
      </w:r>
      <w:r w:rsidR="00D56ABE">
        <w:t xml:space="preserve">permitirán </w:t>
      </w:r>
      <w:r w:rsidR="00A41F9B">
        <w:t>comprobar el funcionamiento real del algoritmo una vez entrenado.</w:t>
      </w:r>
    </w:p>
    <w:p w14:paraId="5F75E5BF" w14:textId="6E804C28" w:rsidR="005356E3" w:rsidRDefault="00D53792" w:rsidP="005356E3">
      <w:r>
        <w:lastRenderedPageBreak/>
        <w:t>Para evaluar los resultados obtenidos, se utiliza</w:t>
      </w:r>
      <w:r w:rsidR="006C0EB8">
        <w:t>n</w:t>
      </w:r>
      <w:r>
        <w:t xml:space="preserve"> diferentes métricas como la precisión o la pérdida. En caso de que la precisión obtenida no sea la esperada, existen metodologías para intentar mejorarla. La validación cruzada (Cross-Validation) precisamente, consiste en realizar varias iteraciones de entrenamiento </w:t>
      </w:r>
      <w:r w:rsidR="006C0EB8">
        <w:t>en e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r</w:t>
      </w:r>
      <w:r w:rsidR="006C0EB8">
        <w:t>á</w:t>
      </w:r>
      <w:r>
        <w:t xml:space="preserve"> a obtener un mejor entrenamiento</w:t>
      </w:r>
      <w:commentRangeStart w:id="64"/>
      <w:r w:rsidR="006C0EB8">
        <w:t xml:space="preserve"> </w:t>
      </w:r>
      <w:commentRangeEnd w:id="64"/>
      <w:r w:rsidR="006C0EB8">
        <w:rPr>
          <w:rStyle w:val="Refdecomentario"/>
        </w:rPr>
        <w:commentReference w:id="64"/>
      </w:r>
      <w:r w:rsidR="006C0EB8">
        <w:fldChar w:fldCharType="begin"/>
      </w:r>
      <w:r w:rsidR="003346D0">
        <w:instrText xml:space="preserve"> ADDIN ZOTERO_ITEM CSL_CITATION {"citationID":"rTWFAnAD","properties":{"formattedCitation":"(Na8, 2023)","plainCitation":"(Na8, 2023)","noteIndex":0},"citationItems":[{"id":72,"uris":["http://zotero.org/users/local/gYoK5uc9/items/MNAQTG6B"],"itemData":{"id":72,"type":"webpage","abstract":"Lo más importante que quisiera que quede claro es que entonces tenemos 2 conjuntos: uno de Train y otro de Test. El “conjunto de validación” no existe como tal, si no, que “vive temporalmente” al momento de entrenar y nos ayuda a obtener al mejor modelo de entre los distintos que probaremos para conseguir nuestro objetivo. Esa técnica es lo que se llama Validación Cruzada ó en inglés cross-validation.","container-title":"Aprende Machine Learning en Español","language":"es","title":"Sets de Entrenamiento, Test y Validación | Aprende Machine Learning","title-short":"Aprende Machine Learning en Español","URL":"https://www.aprendemachinelearning.com/sets-de-entrenamiento-test-validacion-cruzada/","author":[{"literal":"Na8"}],"accessed":{"date-parts":[["2024",5,19]]},"issued":{"date-parts":[["2023",3,3]]}}}],"schema":"https://github.com/citation-style-language/schema/raw/master/csl-citation.json"} </w:instrText>
      </w:r>
      <w:r w:rsidR="006C0EB8">
        <w:fldChar w:fldCharType="separate"/>
      </w:r>
      <w:r w:rsidR="003346D0" w:rsidRPr="003346D0">
        <w:rPr>
          <w:rFonts w:ascii="Calibri" w:hAnsi="Calibri" w:cs="Calibri"/>
        </w:rPr>
        <w:t>(Na8, 2023)</w:t>
      </w:r>
      <w:r w:rsidR="006C0EB8">
        <w:fldChar w:fldCharType="end"/>
      </w:r>
      <w:r w:rsidR="006C0EB8">
        <w:t>.</w:t>
      </w:r>
    </w:p>
    <w:p w14:paraId="4A01D258" w14:textId="5B752787" w:rsidR="00EF22CD" w:rsidRDefault="00EF22CD" w:rsidP="005356E3">
      <w:r>
        <w:t>Entre los algoritmos de aprendizaje supervisado se encuentran los siguientes:</w:t>
      </w:r>
    </w:p>
    <w:p w14:paraId="357D2A2D" w14:textId="27892C1C" w:rsidR="00EF22CD" w:rsidRDefault="005A176D" w:rsidP="00EF22CD">
      <w:pPr>
        <w:pStyle w:val="Prrafodelista"/>
        <w:numPr>
          <w:ilvl w:val="0"/>
          <w:numId w:val="51"/>
        </w:numPr>
      </w:pPr>
      <w:r>
        <w:t xml:space="preserve">Regresión </w:t>
      </w:r>
      <w:r w:rsidRPr="00F50737">
        <w:t>lineal:</w:t>
      </w:r>
      <w:r w:rsidR="00F50737" w:rsidRPr="00F50737">
        <w:t xml:space="preserve"> el objetivo principal es poder</w:t>
      </w:r>
      <w:r w:rsidRPr="00F50737">
        <w:t xml:space="preserve"> </w:t>
      </w:r>
      <w:r w:rsidR="00F50737" w:rsidRPr="00F50737">
        <w:t xml:space="preserve">realizar la </w:t>
      </w:r>
      <w:r w:rsidRPr="00F50737">
        <w:t>predicción de valores continuos.</w:t>
      </w:r>
      <w:r w:rsidR="00EE2FDA" w:rsidRPr="00F50737">
        <w:t xml:space="preserve"> Se predice el valor de l</w:t>
      </w:r>
      <w:r w:rsidR="00380244" w:rsidRPr="00F50737">
        <w:t xml:space="preserve">a variable dependiente (output) </w:t>
      </w:r>
      <w:r w:rsidR="00EE2FDA" w:rsidRPr="00F50737">
        <w:t xml:space="preserve">a </w:t>
      </w:r>
      <w:r w:rsidR="0050046E" w:rsidRPr="00F50737">
        <w:t>través</w:t>
      </w:r>
      <w:r w:rsidR="00EE2FDA" w:rsidRPr="00F50737">
        <w:t xml:space="preserve"> de</w:t>
      </w:r>
      <w:r w:rsidR="0050046E" w:rsidRPr="00F50737">
        <w:t xml:space="preserve"> la relación existente con l</w:t>
      </w:r>
      <w:r w:rsidR="00380244" w:rsidRPr="00F50737">
        <w:t>a</w:t>
      </w:r>
      <w:r w:rsidR="0050046E" w:rsidRPr="00F50737">
        <w:t xml:space="preserve">s </w:t>
      </w:r>
      <w:r w:rsidR="00380244" w:rsidRPr="00F50737">
        <w:t>variables independientes (</w:t>
      </w:r>
      <w:r w:rsidR="00F50737">
        <w:t>inputs</w:t>
      </w:r>
      <w:r w:rsidR="00380244" w:rsidRPr="00F50737">
        <w:t>)</w:t>
      </w:r>
      <w:r w:rsidR="00AC7023">
        <w:t>, generando una recta entre 2 puntos que interprete de la mejor forma posible los datos de entrenamiento</w:t>
      </w:r>
      <w:r w:rsidR="0050046E" w:rsidRPr="00F50737">
        <w:t>.</w:t>
      </w:r>
      <w:r w:rsidR="00AC7023">
        <w:t xml:space="preserve"> De esta forma, al evaluar el modelo con los datos de test, se obtiene un rendimiento similar.</w:t>
      </w:r>
    </w:p>
    <w:p w14:paraId="00D1DE35" w14:textId="11E0262D" w:rsidR="005A176D" w:rsidRDefault="005A176D" w:rsidP="00EF22CD">
      <w:pPr>
        <w:pStyle w:val="Prrafodelista"/>
        <w:numPr>
          <w:ilvl w:val="0"/>
          <w:numId w:val="51"/>
        </w:numPr>
      </w:pPr>
      <w:r>
        <w:t xml:space="preserve">Regresión logística: </w:t>
      </w:r>
      <w:r w:rsidR="00F50737" w:rsidRPr="00F50737">
        <w:t xml:space="preserve">el objetivo principal es poder realizar la predicción de valores </w:t>
      </w:r>
      <w:r w:rsidR="00F50737">
        <w:t xml:space="preserve">categóricos, </w:t>
      </w:r>
      <w:r w:rsidR="00A673FF">
        <w:t>ocurriendo</w:t>
      </w:r>
      <w:r w:rsidR="00F50737">
        <w:t xml:space="preserve"> con cierta frecuencia clasificaciones</w:t>
      </w:r>
      <w:r>
        <w:t xml:space="preserve"> binaria</w:t>
      </w:r>
      <w:r w:rsidR="00F50737">
        <w:t>s</w:t>
      </w:r>
      <w:r>
        <w:t xml:space="preserve"> o multiclase.</w:t>
      </w:r>
      <w:r w:rsidR="00F50737">
        <w:t xml:space="preserve"> A diferencia de las regresiones lineales, en este tipo se predice la probabilidad de ocurrencia</w:t>
      </w:r>
      <w:r w:rsidR="00AC7023">
        <w:t xml:space="preserve">, obteniendo consecuentemente valores entre 0 y 1. Otra diferencia respecto a la regresión lineal es </w:t>
      </w:r>
      <w:r w:rsidR="001A1498">
        <w:t>que,</w:t>
      </w:r>
      <w:r w:rsidR="00AC7023">
        <w:t xml:space="preserve"> en este caso, la recta que se conforma puede tener curvas.</w:t>
      </w:r>
    </w:p>
    <w:p w14:paraId="3BD997AC" w14:textId="03037290" w:rsidR="005A176D" w:rsidRDefault="005A176D" w:rsidP="005A176D">
      <w:pPr>
        <w:pStyle w:val="Prrafodelista"/>
        <w:numPr>
          <w:ilvl w:val="0"/>
          <w:numId w:val="51"/>
        </w:numPr>
      </w:pPr>
      <w:r>
        <w:t xml:space="preserve">Máquinas de soporte vectorial (SVM): </w:t>
      </w:r>
      <w:r w:rsidR="001A1498" w:rsidRPr="00F50737">
        <w:t xml:space="preserve">el objetivo principal es poder realizar </w:t>
      </w:r>
      <w:r w:rsidR="001A1498">
        <w:t>clasificaciones y predicciones de los datos</w:t>
      </w:r>
      <w:r w:rsidR="00D412BA">
        <w:t>,</w:t>
      </w:r>
      <w:r w:rsidR="001A1498">
        <w:t xml:space="preserve"> </w:t>
      </w:r>
      <w:r w:rsidR="00C54CA0">
        <w:t>diferenciando la mayor cantidad de clases posibles.</w:t>
      </w:r>
      <w:r w:rsidR="00D412BA">
        <w:t xml:space="preserve"> Para ello se define un hiperplano, el cual separará las clases independientemente de las dimensiones que lo conformen.</w:t>
      </w:r>
    </w:p>
    <w:p w14:paraId="67BD3964" w14:textId="3605DEE0" w:rsidR="004F12D7" w:rsidRDefault="008828B3" w:rsidP="00EF22CD">
      <w:pPr>
        <w:pStyle w:val="Prrafodelista"/>
        <w:numPr>
          <w:ilvl w:val="0"/>
          <w:numId w:val="51"/>
        </w:numPr>
      </w:pPr>
      <w:r>
        <w:t>Á</w:t>
      </w:r>
      <w:r w:rsidR="004F12D7">
        <w:t>rboles de decisión</w:t>
      </w:r>
      <w:r w:rsidR="00D46BC9">
        <w:t xml:space="preserve">: </w:t>
      </w:r>
      <w:r w:rsidR="00D412BA" w:rsidRPr="00F50737">
        <w:t xml:space="preserve">el objetivo principal es poder </w:t>
      </w:r>
      <w:r w:rsidR="00D412BA">
        <w:t>solucionar problemas de</w:t>
      </w:r>
      <w:r w:rsidR="00D412BA" w:rsidRPr="00F50737">
        <w:t xml:space="preserve"> </w:t>
      </w:r>
      <w:r w:rsidR="00D412BA">
        <w:t>clasificación y predicción de los datos. No obstante, son herramientas muy versátiles y que permiten una amplia usabilidad. El uso de estos algoritmos se basa en la división continua del conjunto de datos, hasta alcanzar el criterio de parada definido.</w:t>
      </w:r>
    </w:p>
    <w:p w14:paraId="60F93770" w14:textId="77777777" w:rsidR="00170AD8" w:rsidRDefault="004F12D7" w:rsidP="00170AD8">
      <w:pPr>
        <w:pStyle w:val="Prrafodelista"/>
        <w:numPr>
          <w:ilvl w:val="0"/>
          <w:numId w:val="51"/>
        </w:numPr>
      </w:pPr>
      <w:r>
        <w:t>Redes neuronales</w:t>
      </w:r>
      <w:r w:rsidR="004D57E8">
        <w:t xml:space="preserve">: </w:t>
      </w:r>
      <w:r w:rsidR="00600B46">
        <w:t>herramienta con una amplia versatilidad</w:t>
      </w:r>
      <w:r w:rsidR="00170AD8">
        <w:t xml:space="preserve"> que simula el funcionamiento de un cerebro humano</w:t>
      </w:r>
      <w:r w:rsidR="00600B46">
        <w:t>, permitiendo un amplio abanico de opciones</w:t>
      </w:r>
      <w:r w:rsidR="00170AD8">
        <w:t xml:space="preserve"> entre las que destacan principalmente la clasificación y la regresión</w:t>
      </w:r>
      <w:r w:rsidR="004D57E8">
        <w:t>.</w:t>
      </w:r>
    </w:p>
    <w:p w14:paraId="228E9B50" w14:textId="23285A21" w:rsidR="00170AD8" w:rsidRDefault="00170AD8" w:rsidP="00170AD8">
      <w:pPr>
        <w:pStyle w:val="Prrafodelista"/>
      </w:pPr>
      <w:r>
        <w:lastRenderedPageBreak/>
        <w:t xml:space="preserve">La base de esta herramienta </w:t>
      </w:r>
      <w:r w:rsidR="00A673FF">
        <w:t>se fundamenta</w:t>
      </w:r>
      <w:r>
        <w:t xml:space="preserve"> en las neuronas artificiales y las capas que la conforman, así como en las conexiones ponderadas y funciones de activación. </w:t>
      </w:r>
    </w:p>
    <w:p w14:paraId="159BC5A9" w14:textId="74FD47D0" w:rsidR="004F12D7" w:rsidRDefault="004F12D7" w:rsidP="00EF22CD">
      <w:pPr>
        <w:pStyle w:val="Prrafodelista"/>
        <w:numPr>
          <w:ilvl w:val="0"/>
          <w:numId w:val="51"/>
        </w:numPr>
      </w:pPr>
      <w:r>
        <w:t>Naive Bayes</w:t>
      </w:r>
      <w:r w:rsidR="005A176D">
        <w:t xml:space="preserve">: </w:t>
      </w:r>
      <w:r w:rsidR="00170AD8">
        <w:t xml:space="preserve">algoritmo sencillo, pero realmente eficaz, con </w:t>
      </w:r>
      <w:r w:rsidR="00170AD8" w:rsidRPr="00F50737">
        <w:t xml:space="preserve">el objetivo principal </w:t>
      </w:r>
      <w:r w:rsidR="00170AD8">
        <w:t>de</w:t>
      </w:r>
      <w:r w:rsidR="00170AD8" w:rsidRPr="00F50737">
        <w:t xml:space="preserve"> poder </w:t>
      </w:r>
      <w:r w:rsidR="00170AD8">
        <w:t>solucionar problemas de</w:t>
      </w:r>
      <w:r w:rsidR="00170AD8" w:rsidRPr="00F50737">
        <w:t xml:space="preserve"> </w:t>
      </w:r>
      <w:r w:rsidR="00170AD8">
        <w:t>clasificación de</w:t>
      </w:r>
      <w:r w:rsidR="005A176D">
        <w:t xml:space="preserve"> </w:t>
      </w:r>
      <w:r w:rsidR="00170AD8">
        <w:t>variables</w:t>
      </w:r>
      <w:r w:rsidR="005A176D">
        <w:t xml:space="preserve"> categóric</w:t>
      </w:r>
      <w:r w:rsidR="00170AD8">
        <w:t>a</w:t>
      </w:r>
      <w:r w:rsidR="005A176D">
        <w:t>s.</w:t>
      </w:r>
      <w:r w:rsidR="00170AD8">
        <w:t xml:space="preserve"> Este algoritmo se basa en el teorema de Bayes</w:t>
      </w:r>
      <w:commentRangeStart w:id="65"/>
      <w:r w:rsidR="0070274C">
        <w:t xml:space="preserve"> </w:t>
      </w:r>
      <w:commentRangeEnd w:id="65"/>
      <w:r w:rsidR="0070274C">
        <w:rPr>
          <w:rStyle w:val="Refdecomentario"/>
        </w:rPr>
        <w:commentReference w:id="65"/>
      </w:r>
      <w:r w:rsidR="0070274C">
        <w:fldChar w:fldCharType="begin"/>
      </w:r>
      <w:r w:rsidR="0070274C">
        <w:instrText xml:space="preserve"> ADDIN ZOTERO_ITEM CSL_CITATION {"citationID":"hxvb2n1p","properties":{"formattedCitation":"(L\\uc0\\u243{}pez, 2018)","plainCitation":"(López, 2018)","noteIndex":0},"citationItems":[{"id":121,"uris":["http://zotero.org/users/local/gYoK5uc9/items/6IMIMYVN"],"itemData":{"id":121,"type":"webpage","abstract":"El teorema de Bayes es una fórmula matemática que se usa para calcular la probabilidad de que suceda un evento, teniendo en cuenta nuevos datos.","container-title":"Economipedia","language":"es","title":"Teorema de Bayes - Qué es, fórmula y ejemplos","URL":"https://economipedia.com/definiciones/teorema-de-bayes.html","author":[{"family":"López","given":"José Francisco"}],"accessed":{"date-parts":[["2024",6,2]]},"issued":{"date-parts":[["2018",2,21]]}}}],"schema":"https://github.com/citation-style-language/schema/raw/master/csl-citation.json"} </w:instrText>
      </w:r>
      <w:r w:rsidR="0070274C">
        <w:fldChar w:fldCharType="separate"/>
      </w:r>
      <w:r w:rsidR="0070274C" w:rsidRPr="0070274C">
        <w:rPr>
          <w:rFonts w:ascii="Calibri" w:hAnsi="Calibri" w:cs="Calibri"/>
        </w:rPr>
        <w:t>(López, 2018)</w:t>
      </w:r>
      <w:r w:rsidR="0070274C">
        <w:fldChar w:fldCharType="end"/>
      </w:r>
      <w:r w:rsidR="0070274C">
        <w:t>.</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2511F489" w:rsidR="00807C4E" w:rsidRDefault="00807C4E" w:rsidP="00807C4E">
      <w:r>
        <w:t>Son algoritmos que buscan agrupar los datos según propiedades o patrones que el propio algoritmo detecte, no teniendo ninguna etiqueta, a diferencia de los algoritmos de aprendizaje supervisado</w:t>
      </w:r>
      <w:commentRangeStart w:id="66"/>
      <w:r>
        <w:t xml:space="preserve"> </w:t>
      </w:r>
      <w:commentRangeEnd w:id="66"/>
      <w:r>
        <w:rPr>
          <w:rStyle w:val="Refdecomentario"/>
        </w:rPr>
        <w:commentReference w:id="66"/>
      </w:r>
      <w:r>
        <w:fldChar w:fldCharType="begin"/>
      </w:r>
      <w:r w:rsidR="003346D0">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genre":"IBM","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D46BC9">
      <w:pPr>
        <w:pStyle w:val="Prrafodelista"/>
        <w:numPr>
          <w:ilvl w:val="0"/>
          <w:numId w:val="54"/>
        </w:numPr>
      </w:pPr>
      <w:r>
        <w:t xml:space="preserve">Clustering exclusivo: </w:t>
      </w:r>
      <w:r w:rsidR="00D46BC9">
        <w:t>K-Means</w:t>
      </w:r>
      <w:r w:rsidR="004D57E8">
        <w:t>.</w:t>
      </w:r>
    </w:p>
    <w:p w14:paraId="249DB345" w14:textId="77777777" w:rsidR="00B557D9" w:rsidRDefault="00AF4CDF" w:rsidP="00B557D9">
      <w:pPr>
        <w:pStyle w:val="Prrafodelista"/>
      </w:pPr>
      <w:r>
        <w:t>E</w:t>
      </w:r>
      <w:r w:rsidRPr="00F50737">
        <w:t xml:space="preserve">l objetivo principal </w:t>
      </w:r>
      <w:r>
        <w:t xml:space="preserve">del algoritmo K-Means </w:t>
      </w:r>
      <w:r w:rsidRPr="00F50737">
        <w:t xml:space="preserve">es poder </w:t>
      </w:r>
      <w:r>
        <w:t>dividir el conjunto de datos en K grupos, intentando minimizar la suma de los cuadrados de las distancias dentro de cada clúster. Para ello se definen los centroides y se iterará el cálculo de la distancia existente desde cada dato hasta los centroides. Dicho dato será asignado al clúster con el centroide más cercano.</w:t>
      </w:r>
    </w:p>
    <w:p w14:paraId="444CD76D" w14:textId="1209FF8E" w:rsidR="004D57E8" w:rsidRDefault="00E6627F" w:rsidP="00B557D9">
      <w:pPr>
        <w:pStyle w:val="Prrafodelista"/>
        <w:numPr>
          <w:ilvl w:val="0"/>
          <w:numId w:val="54"/>
        </w:numPr>
      </w:pPr>
      <w:r>
        <w:t>Clustering jerárquico: a</w:t>
      </w:r>
      <w:r w:rsidR="004D57E8">
        <w:t>grupamiento jerárquico aglomerativo</w:t>
      </w:r>
      <w:r>
        <w:t>.</w:t>
      </w:r>
    </w:p>
    <w:p w14:paraId="4EE36A2C" w14:textId="49CBA4A4" w:rsidR="00E8500C" w:rsidRDefault="003E3BCF" w:rsidP="00AF4CDF">
      <w:pPr>
        <w:pStyle w:val="Prrafodelista"/>
      </w:pPr>
      <w:r>
        <w:t>E</w:t>
      </w:r>
      <w:r w:rsidRPr="00F50737">
        <w:t xml:space="preserve">l objetivo principal </w:t>
      </w:r>
      <w:r>
        <w:t xml:space="preserve">del agrupamiento jerárquico aglomerativo </w:t>
      </w:r>
      <w:r w:rsidRPr="00F50737">
        <w:t>es</w:t>
      </w:r>
      <w:r>
        <w:t xml:space="preserve"> agrupar conjuntos de datos de forma jerárquica. El escenario inicial se sitúa con varios clústeres, los cuales se irán fusionando hasta converger en un único clúster. El proceso de fusionado de los clústeres ira ligado a la distancia existente entre los mismos, agrupando de los clústeres existentes los que mayor similitud tengan.</w:t>
      </w:r>
    </w:p>
    <w:p w14:paraId="0798A7D8" w14:textId="176D740A" w:rsidR="00D46BC9" w:rsidRDefault="00E6627F" w:rsidP="00D46BC9">
      <w:pPr>
        <w:pStyle w:val="Prrafodelista"/>
        <w:numPr>
          <w:ilvl w:val="0"/>
          <w:numId w:val="54"/>
        </w:numPr>
        <w:rPr>
          <w:lang w:val="en-GB"/>
        </w:rPr>
      </w:pPr>
      <w:r w:rsidRPr="009A4435">
        <w:rPr>
          <w:lang w:val="en-GB"/>
        </w:rPr>
        <w:t>Clustering probabilista: Expectation-Maximization (EM).</w:t>
      </w:r>
    </w:p>
    <w:p w14:paraId="4C2DD087" w14:textId="3D264924" w:rsidR="00B557D9" w:rsidRPr="00B557D9" w:rsidRDefault="00B557D9" w:rsidP="00B557D9">
      <w:pPr>
        <w:pStyle w:val="Prrafodelista"/>
      </w:pPr>
      <w:r w:rsidRPr="00B557D9">
        <w:t>El objetivo principal del E</w:t>
      </w:r>
      <w:r>
        <w:t>M se basa en estimar los parámetros incompletos de los modelos estadísticos. Dicho algoritmo se compone de dos fases</w:t>
      </w:r>
      <w:r w:rsidR="00B52C6B">
        <w:t xml:space="preserve"> (</w:t>
      </w:r>
      <w:r>
        <w:t>expectación y maximización</w:t>
      </w:r>
      <w:r w:rsidR="00B52C6B">
        <w:t>) las cuales se llevan a cabo de forma iterativa</w:t>
      </w:r>
      <w:r>
        <w:t>.</w:t>
      </w:r>
      <w:r w:rsidR="00B52C6B">
        <w:t xml:space="preserve"> La primera busca obtener una primera aproximación de los valores, siendo dichos valores optimizados por la segunda. Este proceso se realizará durante varias iteraciones hasta que el valor deje de ser cambiante y se estabilice.</w:t>
      </w:r>
    </w:p>
    <w:p w14:paraId="3537DBD3" w14:textId="347A4B1D" w:rsidR="004D57E8" w:rsidRDefault="00E6627F" w:rsidP="00D46BC9">
      <w:pPr>
        <w:pStyle w:val="Prrafodelista"/>
        <w:numPr>
          <w:ilvl w:val="0"/>
          <w:numId w:val="54"/>
        </w:numPr>
        <w:rPr>
          <w:lang w:val="en-GB"/>
        </w:rPr>
      </w:pPr>
      <w:r w:rsidRPr="00E6627F">
        <w:rPr>
          <w:lang w:val="en-GB"/>
        </w:rPr>
        <w:lastRenderedPageBreak/>
        <w:t xml:space="preserve">Clustering </w:t>
      </w:r>
      <w:r w:rsidR="009A4435">
        <w:rPr>
          <w:lang w:val="en-GB"/>
        </w:rPr>
        <w:t>difuso</w:t>
      </w:r>
      <w:r w:rsidRPr="00E6627F">
        <w:rPr>
          <w:lang w:val="en-GB"/>
        </w:rPr>
        <w:t>: Fuzzy C-Mean</w:t>
      </w:r>
      <w:r>
        <w:rPr>
          <w:lang w:val="en-GB"/>
        </w:rPr>
        <w:t>s.</w:t>
      </w:r>
    </w:p>
    <w:p w14:paraId="03EAEC27" w14:textId="4C0EE47D" w:rsidR="00B52C6B" w:rsidRPr="00D309DE" w:rsidRDefault="00D309DE" w:rsidP="00B52C6B">
      <w:pPr>
        <w:pStyle w:val="Prrafodelista"/>
      </w:pPr>
      <w:r>
        <w:t>E</w:t>
      </w:r>
      <w:r w:rsidRPr="00F50737">
        <w:t xml:space="preserve">l objetivo principal </w:t>
      </w:r>
      <w:r>
        <w:t xml:space="preserve">del algoritmo Fuzzy C-Means </w:t>
      </w:r>
      <w:r w:rsidRPr="00F50737">
        <w:t xml:space="preserve">es poder </w:t>
      </w:r>
      <w:r>
        <w:t xml:space="preserve">dividir el conjunto de datos en </w:t>
      </w:r>
      <w:r w:rsidR="00AE0ADE">
        <w:t>varios</w:t>
      </w:r>
      <w:r>
        <w:t xml:space="preserve"> grupos</w:t>
      </w:r>
      <w:r w:rsidR="00AE0ADE">
        <w:t>, al igual que realiza el algoritmo K-Means</w:t>
      </w:r>
      <w:r>
        <w:t xml:space="preserve">. La principal diferencia respecto a </w:t>
      </w:r>
      <w:r w:rsidR="00AE0ADE">
        <w:t xml:space="preserve">este algoritmo se encuentra </w:t>
      </w:r>
      <w:r>
        <w:t xml:space="preserve">en que </w:t>
      </w:r>
      <w:r w:rsidR="00AE0ADE">
        <w:t xml:space="preserve">K-Means únicamente permite asignar </w:t>
      </w:r>
      <w:r>
        <w:t xml:space="preserve">un dato </w:t>
      </w:r>
      <w:r w:rsidR="00AE0ADE">
        <w:t>a un clúster, mientras que Fuzzy C-Means permite que un dato</w:t>
      </w:r>
      <w:r>
        <w:t xml:space="preserve"> pertene</w:t>
      </w:r>
      <w:r w:rsidR="00AE0ADE">
        <w:t>zca</w:t>
      </w:r>
      <w:r>
        <w:t xml:space="preserve"> a varios clústeres. </w:t>
      </w:r>
      <w:r w:rsidR="00AE0ADE">
        <w:t xml:space="preserve">Este algoritmo sigue </w:t>
      </w:r>
      <w:r w:rsidR="009526C0">
        <w:t>un</w:t>
      </w:r>
      <w:r w:rsidR="00AE0ADE">
        <w:t xml:space="preserve"> proceso prácticamente idéntico </w:t>
      </w:r>
      <w:r w:rsidR="009526C0">
        <w:t>al</w:t>
      </w:r>
      <w:r w:rsidR="00AE0ADE">
        <w:t xml:space="preserve"> algoritmo </w:t>
      </w:r>
      <w:r>
        <w:t xml:space="preserve">K-means, siendo la </w:t>
      </w:r>
      <w:r w:rsidR="00AE0ADE">
        <w:t>diferencia más notoria</w:t>
      </w:r>
      <w:r>
        <w:t xml:space="preserve"> que la asignación de un dato a un clúster se realiza en base a un grado de pertenencia.</w:t>
      </w:r>
      <w:r w:rsidR="00AE0ADE">
        <w:t xml:space="preserve"> De esta forma, un único dato puede tener varios porcentajes de pertenencias a varios clústeres distintos.</w:t>
      </w:r>
    </w:p>
    <w:p w14:paraId="7311DC86" w14:textId="7F3B729A" w:rsidR="008579F3" w:rsidRDefault="008579F3" w:rsidP="008579F3">
      <w:pPr>
        <w:pStyle w:val="Ttulo3"/>
        <w:ind w:left="709" w:hanging="709"/>
      </w:pPr>
      <w:bookmarkStart w:id="67" w:name="_Toc168142082"/>
      <w:r>
        <w:t>Visualización de datos</w:t>
      </w:r>
      <w:bookmarkEnd w:id="67"/>
    </w:p>
    <w:p w14:paraId="1667CF7B" w14:textId="2FB0CFC4" w:rsidR="009A4435" w:rsidRPr="009A4435" w:rsidRDefault="009A4435" w:rsidP="009A4435">
      <w:r>
        <w:t xml:space="preserve">En la fase de visualización de los datos existen infinidad de opciones sobre como mostrar los datos obtenidos. De igual forma, existen millones de herramientas con las cuales conformar estas visualizaciones. </w:t>
      </w:r>
      <w:r w:rsidR="00CA5158">
        <w:t>Se</w:t>
      </w:r>
      <w:r>
        <w:t xml:space="preserve"> valorarán algunas de ellas.</w:t>
      </w:r>
    </w:p>
    <w:p w14:paraId="500C5C17" w14:textId="7154018A" w:rsidR="001A2A14" w:rsidRDefault="001A2A14" w:rsidP="001A2A14">
      <w:pPr>
        <w:pStyle w:val="Ttulo4"/>
        <w:ind w:left="851" w:hanging="851"/>
      </w:pPr>
      <w:r>
        <w:t>Visualizaciones con Python</w:t>
      </w:r>
    </w:p>
    <w:p w14:paraId="7AC6B095" w14:textId="0011CA06" w:rsidR="009A4435" w:rsidRDefault="009A4435" w:rsidP="009A4435">
      <w:r>
        <w:t xml:space="preserve">Python es un lenguaje de programación ampliamente conocido y utilizado, teniendo un gran crecimiento en los últimos años. Esto se debe a su amplia funcionalidad, así como su 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w:t>
      </w:r>
      <w:r w:rsidR="00AE0ADE">
        <w:t xml:space="preserve">infinidad de </w:t>
      </w:r>
      <w:r>
        <w:t>tareas como es el caso de la visualización de datos</w:t>
      </w:r>
      <w:commentRangeStart w:id="68"/>
      <w:r w:rsidR="002E6972">
        <w:t xml:space="preserve"> </w:t>
      </w:r>
      <w:commentRangeEnd w:id="68"/>
      <w:r w:rsidR="002E6972">
        <w:rPr>
          <w:rStyle w:val="Refdecomentario"/>
        </w:rPr>
        <w:commentReference w:id="68"/>
      </w:r>
      <w:r w:rsidR="002E6972">
        <w:fldChar w:fldCharType="begin"/>
      </w:r>
      <w:r w:rsidR="003346D0">
        <w:instrText xml:space="preserve"> ADDIN ZOTERO_ITEM CSL_CITATION {"citationID":"kphdROjm","properties":{"formattedCitation":"(Zapata, 2024)","plainCitation":"(Zapata, 2024)","noteIndex":0},"citationItems":[{"id":76,"uris":["http://zotero.org/users/local/gYoK5uc9/items/KMCLVSN4"],"itemData":{"id":76,"type":"post-weblog","abstract":"Librerias de visualizacion (matplotlib, plotly, seaborn)","container-title":"Jose Ricardo Zapata","language":"en-us","title":"Visualización de Datos con Python","URL":"https://joserzapata.github.io/courses/python-ciencia-datos/visualizacion/","author":[{"family":"Zapata","given":"Jose R."}],"accessed":{"date-parts":[["2024",5,20]]},"issued":{"date-parts":[["2024",3,14]]}}}],"schema":"https://github.com/citation-style-language/schema/raw/master/csl-citation.json"} </w:instrText>
      </w:r>
      <w:r w:rsidR="002E6972">
        <w:fldChar w:fldCharType="separate"/>
      </w:r>
      <w:r w:rsidR="003346D0" w:rsidRPr="003346D0">
        <w:rPr>
          <w:rFonts w:ascii="Calibri" w:hAnsi="Calibri" w:cs="Calibri"/>
        </w:rPr>
        <w:t>(Zapata, 2024)</w:t>
      </w:r>
      <w:r w:rsidR="002E6972">
        <w:fldChar w:fldCharType="end"/>
      </w:r>
      <w:r>
        <w:t>.</w:t>
      </w:r>
      <w:r w:rsidR="005F7168">
        <w:t xml:space="preserve"> </w:t>
      </w:r>
      <w:r w:rsidR="00AE0ADE">
        <w:t>De l</w:t>
      </w:r>
      <w:r w:rsidR="005F7168">
        <w:t xml:space="preserve">as </w:t>
      </w:r>
      <w:r w:rsidR="00AE0ADE">
        <w:t xml:space="preserve">librerías </w:t>
      </w:r>
      <w:r w:rsidR="005F7168">
        <w:t>m</w:t>
      </w:r>
      <w:r w:rsidR="00EB5F73">
        <w:t>á</w:t>
      </w:r>
      <w:r w:rsidR="005F7168">
        <w:t>s relevantes dentro de este lenguaje de programación</w:t>
      </w:r>
      <w:r w:rsidR="00AE0ADE">
        <w:t xml:space="preserve"> destacan</w:t>
      </w:r>
      <w:r w:rsidR="005F7168">
        <w:t>:</w:t>
      </w:r>
    </w:p>
    <w:p w14:paraId="0F95B728" w14:textId="3F9E9882" w:rsidR="005F7168" w:rsidRDefault="005F7168" w:rsidP="005F7168">
      <w:pPr>
        <w:pStyle w:val="Prrafodelista"/>
        <w:numPr>
          <w:ilvl w:val="0"/>
          <w:numId w:val="55"/>
        </w:numPr>
      </w:pPr>
      <w:r>
        <w:t>Matplotlib</w:t>
      </w:r>
    </w:p>
    <w:p w14:paraId="32CDC67F" w14:textId="25D73695" w:rsidR="005F7168" w:rsidRDefault="005F7168" w:rsidP="005F7168">
      <w:pPr>
        <w:pStyle w:val="Prrafodelista"/>
        <w:numPr>
          <w:ilvl w:val="0"/>
          <w:numId w:val="55"/>
        </w:numPr>
      </w:pPr>
      <w:r>
        <w:t>Seaborn</w:t>
      </w:r>
    </w:p>
    <w:p w14:paraId="0D31F7D0" w14:textId="5F296208" w:rsidR="005F7168" w:rsidRPr="009A4435" w:rsidRDefault="005F7168" w:rsidP="005F7168">
      <w:pPr>
        <w:pStyle w:val="Prrafodelista"/>
        <w:numPr>
          <w:ilvl w:val="0"/>
          <w:numId w:val="55"/>
        </w:numPr>
      </w:pPr>
      <w:r>
        <w:t>Plotly</w:t>
      </w:r>
    </w:p>
    <w:p w14:paraId="5C5DB0C1" w14:textId="2900F47B" w:rsidR="001A2A14" w:rsidRDefault="001A2A14" w:rsidP="001A2A14">
      <w:pPr>
        <w:pStyle w:val="Ttulo4"/>
        <w:ind w:left="851" w:hanging="851"/>
      </w:pPr>
      <w:r>
        <w:t xml:space="preserve">Visualizaciones con </w:t>
      </w:r>
      <w:r w:rsidR="002E6972" w:rsidRPr="002E6972">
        <w:t>Data-Driven Documents</w:t>
      </w:r>
      <w:r w:rsidR="002E6972">
        <w:t xml:space="preserve"> (</w:t>
      </w:r>
      <w:r>
        <w:t>D3</w:t>
      </w:r>
      <w:r w:rsidR="002E6972">
        <w:t>)</w:t>
      </w:r>
    </w:p>
    <w:p w14:paraId="3D192ACE" w14:textId="4581DDE4" w:rsidR="00EB5F73" w:rsidRP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69"/>
      <w:r w:rsidR="002973E7">
        <w:t xml:space="preserve"> </w:t>
      </w:r>
      <w:commentRangeEnd w:id="69"/>
      <w:r w:rsidR="002973E7">
        <w:rPr>
          <w:rStyle w:val="Refdecomentario"/>
        </w:rPr>
        <w:commentReference w:id="69"/>
      </w:r>
      <w:r w:rsidR="002973E7">
        <w:fldChar w:fldCharType="begin"/>
      </w:r>
      <w:r w:rsidR="003346D0">
        <w:instrText xml:space="preserve"> ADDIN ZOTERO_ITEM CSL_CITATION {"citationID":"EZOKfVXJ","properties":{"formattedCitation":"({\\i{}\\uc0\\u191{}Qu\\uc0\\u233{} es D3?}, s.\\uc0\\u160{}f.)","plainCitation":"(¿Qué es D3?, s. f.)","noteIndex":0},"citationItems":[{"id":80,"uris":["http://zotero.org/users/local/gYoK5uc9/items/8KGEMNMU"],"itemData":{"id":80,"type":"webpage","container-title":"¿Qué es D3?","title":"¿Qué es D3? | D3 por observable","title-short":"¿Qué es D3?","URL":"https://d3js.org/what-is-d3","accessed":{"date-parts":[["2024",5,20]]}}}],"schema":"https://github.com/citation-style-language/schema/raw/master/csl-citation.json"} </w:instrText>
      </w:r>
      <w:r w:rsidR="002973E7">
        <w:fldChar w:fldCharType="separate"/>
      </w:r>
      <w:r w:rsidR="003346D0" w:rsidRPr="003346D0">
        <w:rPr>
          <w:rFonts w:ascii="Calibri" w:hAnsi="Calibri" w:cs="Calibri"/>
        </w:rPr>
        <w:t>(</w:t>
      </w:r>
      <w:r w:rsidR="003346D0" w:rsidRPr="003346D0">
        <w:rPr>
          <w:rFonts w:ascii="Calibri" w:hAnsi="Calibri" w:cs="Calibri"/>
          <w:i/>
          <w:iCs/>
        </w:rPr>
        <w:t>¿Qué es D3?</w:t>
      </w:r>
      <w:r w:rsidR="003346D0" w:rsidRPr="003346D0">
        <w:rPr>
          <w:rFonts w:ascii="Calibri" w:hAnsi="Calibri" w:cs="Calibri"/>
        </w:rPr>
        <w:t>, s. f.)</w:t>
      </w:r>
      <w:r w:rsidR="002973E7">
        <w:fldChar w:fldCharType="end"/>
      </w:r>
      <w:r>
        <w:t>.</w:t>
      </w:r>
    </w:p>
    <w:p w14:paraId="0D85F0AD" w14:textId="4CB263C3" w:rsidR="001A2A14" w:rsidRDefault="001A2A14" w:rsidP="001A2A14">
      <w:pPr>
        <w:pStyle w:val="Ttulo4"/>
        <w:ind w:left="851" w:hanging="851"/>
      </w:pPr>
      <w:r>
        <w:lastRenderedPageBreak/>
        <w:t>Visualizaciones con herramientas de BI</w:t>
      </w:r>
    </w:p>
    <w:p w14:paraId="1D25B248" w14:textId="6F5EAB54" w:rsidR="00285270" w:rsidRDefault="002973E7" w:rsidP="00BB5B73">
      <w:r>
        <w:t>Por último, se explorará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dashboards iguales</w:t>
      </w:r>
      <w:commentRangeStart w:id="70"/>
      <w:r w:rsidR="005249C6">
        <w:t xml:space="preserve"> </w:t>
      </w:r>
      <w:commentRangeEnd w:id="70"/>
      <w:r w:rsidR="005249C6">
        <w:rPr>
          <w:rStyle w:val="Refdecomentario"/>
        </w:rPr>
        <w:commentReference w:id="70"/>
      </w:r>
      <w:r w:rsidR="005249C6">
        <w:fldChar w:fldCharType="begin"/>
      </w:r>
      <w:r w:rsidR="003346D0">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container-title":"Business intelligence y visualización de datos: beneficios y herramientas imprescindibles - Bimex Analytic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en lo que a herramientas BI se refiere:</w:t>
      </w:r>
    </w:p>
    <w:p w14:paraId="5422E1CC" w14:textId="3B5EBE9E" w:rsidR="005648E3" w:rsidRDefault="005648E3" w:rsidP="005648E3">
      <w:pPr>
        <w:pStyle w:val="Prrafodelista"/>
        <w:numPr>
          <w:ilvl w:val="0"/>
          <w:numId w:val="56"/>
        </w:numPr>
      </w:pPr>
      <w:r>
        <w:t>Power BI: herramienta novedosa que ofrece un fácil uso y permite graficar los datos que han podido ser previamente tratados. Ideal para la generación de informes y dashboards de una forma sencilla pero eficaz</w:t>
      </w:r>
      <w:commentRangeStart w:id="71"/>
      <w:r w:rsidR="00186992">
        <w:t xml:space="preserve"> </w:t>
      </w:r>
      <w:commentRangeEnd w:id="71"/>
      <w:r w:rsidR="00186992">
        <w:rPr>
          <w:rStyle w:val="Refdecomentario"/>
        </w:rPr>
        <w:commentReference w:id="71"/>
      </w:r>
      <w:r w:rsidR="00186992">
        <w:fldChar w:fldCharType="begin"/>
      </w:r>
      <w:r w:rsidR="003346D0">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genre":"Power BI","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6C100764" w:rsidR="005648E3" w:rsidRDefault="005648E3" w:rsidP="005648E3">
      <w:pPr>
        <w:pStyle w:val="Prrafodelista"/>
        <w:numPr>
          <w:ilvl w:val="0"/>
          <w:numId w:val="56"/>
        </w:numPr>
      </w:pPr>
      <w:r>
        <w:t>Tableau: herramienta globalmente conocida y líder absoluta hasta la aparición de Power BI</w:t>
      </w:r>
      <w:commentRangeStart w:id="72"/>
      <w:r w:rsidR="00186992">
        <w:t xml:space="preserve"> </w:t>
      </w:r>
      <w:commentRangeEnd w:id="72"/>
      <w:r w:rsidR="00186992">
        <w:rPr>
          <w:rStyle w:val="Refdecomentario"/>
        </w:rPr>
        <w:commentReference w:id="72"/>
      </w:r>
      <w:r w:rsidR="00186992">
        <w:fldChar w:fldCharType="begin"/>
      </w:r>
      <w:r w:rsidR="003346D0">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genre":"Tableau","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Se requiere de una mayor formación en la herramienta, a pesar de que es intuitiva. En cuanto a funcionalidades, muy similar a Power BI, permitiendo también el tratamiento de datos.</w:t>
      </w:r>
    </w:p>
    <w:p w14:paraId="6FBDFC1E" w14:textId="465E2F51" w:rsidR="005648E3" w:rsidRDefault="005648E3" w:rsidP="005648E3">
      <w:pPr>
        <w:pStyle w:val="Prrafodelista"/>
        <w:numPr>
          <w:ilvl w:val="0"/>
          <w:numId w:val="56"/>
        </w:numPr>
      </w:pPr>
      <w:r>
        <w:t>QlikView</w:t>
      </w:r>
      <w:r w:rsidR="00545A47">
        <w:t>: herramienta con cierta similitud a las dos previamente explicadas, pero con un tratamiento de los datos bastante más limitado</w:t>
      </w:r>
      <w:commentRangeStart w:id="73"/>
      <w:r w:rsidR="00186992">
        <w:t xml:space="preserve"> </w:t>
      </w:r>
      <w:commentRangeEnd w:id="73"/>
      <w:r w:rsidR="00186992">
        <w:rPr>
          <w:rStyle w:val="Refdecomentario"/>
        </w:rPr>
        <w:commentReference w:id="73"/>
      </w:r>
      <w:r w:rsidR="00186992">
        <w:fldChar w:fldCharType="begin"/>
      </w:r>
      <w:r w:rsidR="003346D0">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container-title":"QlikView – Analítica y cuadros de mando interactivos y eficaces | Qlik","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16526E5A" w:rsidR="00865E3A" w:rsidRDefault="00545A47" w:rsidP="00BB5B73">
      <w:pPr>
        <w:pStyle w:val="Prrafodelista"/>
        <w:numPr>
          <w:ilvl w:val="0"/>
          <w:numId w:val="56"/>
        </w:numPr>
      </w:pPr>
      <w:r>
        <w:t>SAP BI</w:t>
      </w:r>
      <w:r w:rsidR="00186992">
        <w:t xml:space="preserve">: herramienta del </w:t>
      </w:r>
      <w:r w:rsidR="00186992" w:rsidRPr="00186992">
        <w:t>Enterprise Resource Planning</w:t>
      </w:r>
      <w:r w:rsidR="00186992">
        <w:t xml:space="preserve"> (ERP) que le añade la funcionalidad especifica de la inteligencia de negocio</w:t>
      </w:r>
      <w:commentRangeStart w:id="74"/>
      <w:r w:rsidR="00186992">
        <w:t xml:space="preserve"> </w:t>
      </w:r>
      <w:commentRangeEnd w:id="74"/>
      <w:r w:rsidR="00186992">
        <w:rPr>
          <w:rStyle w:val="Refdecomentario"/>
        </w:rPr>
        <w:commentReference w:id="74"/>
      </w:r>
      <w:r w:rsidR="00186992">
        <w:fldChar w:fldCharType="begin"/>
      </w:r>
      <w:r w:rsidR="003346D0">
        <w:instrText xml:space="preserve"> ADDIN ZOTERO_ITEM CSL_CITATION {"citationID":"rrnP27xZ","properties":{"formattedCitation":"({\\i{}SAP}, s.\\uc0\\u160{}f.)","plainCitation":"(SAP,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title-short":"SAP","URL":"https://www.sap.com/spain/products/technology-platform/bi-platform.html","accessed":{"date-parts":[["2024",5,20]]}}}],"schema":"https://github.com/citation-style-language/schema/raw/master/csl-citation.json"} </w:instrText>
      </w:r>
      <w:r w:rsidR="00186992">
        <w:fldChar w:fldCharType="separate"/>
      </w:r>
      <w:r w:rsidR="003346D0" w:rsidRPr="003346D0">
        <w:rPr>
          <w:rFonts w:ascii="Calibri" w:hAnsi="Calibri" w:cs="Calibri"/>
        </w:rPr>
        <w:t>(</w:t>
      </w:r>
      <w:r w:rsidR="003346D0" w:rsidRPr="003346D0">
        <w:rPr>
          <w:rFonts w:ascii="Calibri" w:hAnsi="Calibri" w:cs="Calibri"/>
          <w:i/>
          <w:iCs/>
        </w:rPr>
        <w:t>SAP</w:t>
      </w:r>
      <w:r w:rsidR="003346D0" w:rsidRPr="003346D0">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1920B1D1" w14:textId="1C4DD7AF" w:rsidR="005648E3" w:rsidRDefault="00865E3A" w:rsidP="00865E3A">
      <w:pPr>
        <w:spacing w:before="0" w:after="0" w:line="240" w:lineRule="auto"/>
        <w:jc w:val="left"/>
      </w:pPr>
      <w:r>
        <w:br w:type="page"/>
      </w:r>
    </w:p>
    <w:p w14:paraId="1A416B81" w14:textId="68205AB3" w:rsidR="009E0F72" w:rsidRDefault="009E0F72" w:rsidP="009E0F72">
      <w:pPr>
        <w:pStyle w:val="Ttulo4"/>
        <w:ind w:left="851" w:hanging="851"/>
      </w:pPr>
      <w:r>
        <w:lastRenderedPageBreak/>
        <w:t>Comparativa de herramientas de visualización</w:t>
      </w:r>
    </w:p>
    <w:p w14:paraId="06C5BCDB" w14:textId="3F5C3A46" w:rsidR="00F97999" w:rsidRPr="00F97999" w:rsidRDefault="00F97999" w:rsidP="00F97999">
      <w:pPr>
        <w:pStyle w:val="Descripcin"/>
        <w:keepNext/>
        <w:rPr>
          <w:sz w:val="24"/>
          <w:szCs w:val="24"/>
        </w:rPr>
      </w:pPr>
      <w:bookmarkStart w:id="75" w:name="_Toc168142159"/>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B46E88">
        <w:rPr>
          <w:noProof/>
          <w:sz w:val="24"/>
          <w:szCs w:val="24"/>
        </w:rPr>
        <w:t>2</w:t>
      </w:r>
      <w:r w:rsidRPr="00633FD3">
        <w:rPr>
          <w:sz w:val="24"/>
          <w:szCs w:val="24"/>
        </w:rPr>
        <w:fldChar w:fldCharType="end"/>
      </w:r>
      <w:r w:rsidRPr="00914BA4">
        <w:t xml:space="preserve">. </w:t>
      </w:r>
      <w:r>
        <w:rPr>
          <w:b w:val="0"/>
          <w:bCs w:val="0"/>
          <w:i/>
          <w:iCs/>
          <w:sz w:val="24"/>
          <w:szCs w:val="24"/>
        </w:rPr>
        <w:t>Tabla comparativa de herramientas de visualización.</w:t>
      </w:r>
      <w:bookmarkEnd w:id="75"/>
    </w:p>
    <w:tbl>
      <w:tblPr>
        <w:tblStyle w:val="Tabladelista3"/>
        <w:tblW w:w="0" w:type="auto"/>
        <w:tblLook w:val="04A0" w:firstRow="1" w:lastRow="0" w:firstColumn="1" w:lastColumn="0" w:noHBand="0" w:noVBand="1"/>
      </w:tblPr>
      <w:tblGrid>
        <w:gridCol w:w="1809"/>
        <w:gridCol w:w="3544"/>
        <w:gridCol w:w="3901"/>
      </w:tblGrid>
      <w:tr w:rsidR="00AB3A53" w14:paraId="19EB743E" w14:textId="77777777" w:rsidTr="00F97999">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1809" w:type="dxa"/>
            <w:vAlign w:val="center"/>
          </w:tcPr>
          <w:p w14:paraId="7A3B2A14" w14:textId="77777777" w:rsidR="00AB3A53" w:rsidRDefault="00AB3A53" w:rsidP="00F97999">
            <w:pPr>
              <w:spacing w:before="0" w:after="0" w:line="276" w:lineRule="auto"/>
              <w:jc w:val="left"/>
            </w:pPr>
            <w:r>
              <w:t>Herramienta</w:t>
            </w:r>
          </w:p>
        </w:tc>
        <w:tc>
          <w:tcPr>
            <w:tcW w:w="3544" w:type="dxa"/>
            <w:vAlign w:val="center"/>
          </w:tcPr>
          <w:p w14:paraId="4ACA2E36" w14:textId="7C646022"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Ventajas</w:t>
            </w:r>
          </w:p>
        </w:tc>
        <w:tc>
          <w:tcPr>
            <w:tcW w:w="3901" w:type="dxa"/>
            <w:vAlign w:val="center"/>
          </w:tcPr>
          <w:p w14:paraId="495BABA7" w14:textId="40FC8EF5"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Desventajas</w:t>
            </w:r>
          </w:p>
        </w:tc>
      </w:tr>
      <w:tr w:rsidR="00AB3A53" w14:paraId="0F0A35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78D734E1" w14:textId="2F84FA90" w:rsidR="00AB3A53" w:rsidRDefault="00AB3A53" w:rsidP="003E6D06">
            <w:pPr>
              <w:spacing w:before="0" w:after="0"/>
              <w:jc w:val="left"/>
            </w:pPr>
            <w:r>
              <w:t>Visualizaciones con Python</w:t>
            </w:r>
          </w:p>
        </w:tc>
        <w:tc>
          <w:tcPr>
            <w:tcW w:w="3544" w:type="dxa"/>
            <w:vAlign w:val="center"/>
          </w:tcPr>
          <w:p w14:paraId="4546FF6E" w14:textId="77777777" w:rsidR="00AB3A53" w:rsidRDefault="00B60500"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 a través de diferentes librerías.</w:t>
            </w:r>
          </w:p>
          <w:p w14:paraId="51F51D58" w14:textId="77777777" w:rsidR="00B60500" w:rsidRDefault="00B60500"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73148B14" w14:textId="730CD8D3"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Opensource.</w:t>
            </w:r>
          </w:p>
        </w:tc>
        <w:tc>
          <w:tcPr>
            <w:tcW w:w="3901" w:type="dxa"/>
            <w:vAlign w:val="center"/>
          </w:tcPr>
          <w:p w14:paraId="445CA1E4" w14:textId="77777777" w:rsidR="00B60500" w:rsidRDefault="00B60500" w:rsidP="003E6D06">
            <w:pPr>
              <w:pStyle w:val="Prrafodelista"/>
              <w:numPr>
                <w:ilvl w:val="0"/>
                <w:numId w:val="65"/>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76287B78" w14:textId="23C32A0F" w:rsidR="00B60500" w:rsidRDefault="00B60500" w:rsidP="003E6D06">
            <w:pPr>
              <w:pStyle w:val="Prrafodelista"/>
              <w:numPr>
                <w:ilvl w:val="0"/>
                <w:numId w:val="65"/>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nocimientos de Python.</w:t>
            </w:r>
          </w:p>
        </w:tc>
      </w:tr>
      <w:tr w:rsidR="00AB3A53" w14:paraId="46047A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5B6EA27" w14:textId="51E0F508" w:rsidR="00AB3A53" w:rsidRDefault="00AB3A53" w:rsidP="003E6D06">
            <w:pPr>
              <w:spacing w:before="0" w:after="0"/>
              <w:jc w:val="left"/>
            </w:pPr>
            <w:r>
              <w:t>Visualizaciones con D3</w:t>
            </w:r>
          </w:p>
        </w:tc>
        <w:tc>
          <w:tcPr>
            <w:tcW w:w="3544" w:type="dxa"/>
            <w:vAlign w:val="center"/>
          </w:tcPr>
          <w:p w14:paraId="522D381B" w14:textId="77777777" w:rsidR="00AB3A53" w:rsidRDefault="00B60500"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ltamente personalizable.</w:t>
            </w:r>
          </w:p>
          <w:p w14:paraId="1BD9283E" w14:textId="77777777" w:rsidR="00B60500" w:rsidRDefault="00B60500"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7535ADE5" w14:textId="77777777" w:rsidR="00B60500" w:rsidRDefault="00B60500"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25419D28" w14:textId="4EE700FA" w:rsidR="00865E3A" w:rsidRDefault="00865E3A"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Opensource.</w:t>
            </w:r>
          </w:p>
        </w:tc>
        <w:tc>
          <w:tcPr>
            <w:tcW w:w="3901" w:type="dxa"/>
            <w:vAlign w:val="center"/>
          </w:tcPr>
          <w:p w14:paraId="6B65B8D9" w14:textId="77777777" w:rsidR="00AB3A53" w:rsidRDefault="00B60500"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urva de aprendizaje muy pronunciada.</w:t>
            </w:r>
          </w:p>
          <w:p w14:paraId="6136C9D7" w14:textId="051F7B20" w:rsidR="00B60500" w:rsidRDefault="00B60500"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onocimientos de JavaScript.</w:t>
            </w:r>
          </w:p>
        </w:tc>
      </w:tr>
      <w:tr w:rsidR="00865E3A" w14:paraId="2E4380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34E75C8B" w14:textId="612AB85F" w:rsidR="00865E3A" w:rsidRDefault="00865E3A" w:rsidP="003E6D06">
            <w:pPr>
              <w:spacing w:before="0" w:after="0"/>
              <w:jc w:val="left"/>
            </w:pPr>
            <w:r>
              <w:t>Power BI</w:t>
            </w:r>
          </w:p>
        </w:tc>
        <w:tc>
          <w:tcPr>
            <w:tcW w:w="3544" w:type="dxa"/>
            <w:vAlign w:val="center"/>
          </w:tcPr>
          <w:p w14:paraId="0A56872A" w14:textId="003FF6DF"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Fácil uso.</w:t>
            </w:r>
          </w:p>
          <w:p w14:paraId="474A632C" w14:textId="0945CFDF"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conectividad.</w:t>
            </w:r>
          </w:p>
          <w:p w14:paraId="1128ACB4" w14:textId="2997F2CC"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260596C2" w14:textId="77777777"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isualizaciones interactivas.</w:t>
            </w:r>
          </w:p>
          <w:p w14:paraId="713C459E" w14:textId="77777777"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2AD60D13" w14:textId="2BCD3953"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ersión gratuita existente.</w:t>
            </w:r>
          </w:p>
        </w:tc>
        <w:tc>
          <w:tcPr>
            <w:tcW w:w="3901" w:type="dxa"/>
            <w:vAlign w:val="center"/>
          </w:tcPr>
          <w:p w14:paraId="07F5B5D9" w14:textId="77777777"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Menor personalización.</w:t>
            </w:r>
          </w:p>
          <w:p w14:paraId="70C05DCD" w14:textId="243EEC7E"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lgunas visualizaciones requieren conexión a internet.</w:t>
            </w:r>
          </w:p>
        </w:tc>
      </w:tr>
      <w:tr w:rsidR="00865E3A" w14:paraId="1A4C79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6EA93C2E" w14:textId="22ACCF24" w:rsidR="00865E3A" w:rsidRDefault="00865E3A" w:rsidP="003E6D06">
            <w:pPr>
              <w:spacing w:before="0" w:after="0"/>
              <w:jc w:val="left"/>
            </w:pPr>
            <w:r>
              <w:t>Tableau</w:t>
            </w:r>
          </w:p>
        </w:tc>
        <w:tc>
          <w:tcPr>
            <w:tcW w:w="3544" w:type="dxa"/>
            <w:vAlign w:val="center"/>
          </w:tcPr>
          <w:p w14:paraId="0F2965E2" w14:textId="77777777" w:rsidR="00865E3A" w:rsidRDefault="00865E3A"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42364666" w14:textId="77777777" w:rsidR="00865E3A" w:rsidRDefault="00865E3A"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p w14:paraId="1F4A4C29" w14:textId="77777777" w:rsidR="00865E3A" w:rsidRDefault="00865E3A"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6D769F4D" w14:textId="1F5E7C13" w:rsidR="00865E3A" w:rsidRDefault="00865E3A"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ersión gratuita muy limitada.</w:t>
            </w:r>
          </w:p>
        </w:tc>
        <w:tc>
          <w:tcPr>
            <w:tcW w:w="3901" w:type="dxa"/>
            <w:vAlign w:val="center"/>
          </w:tcPr>
          <w:p w14:paraId="70DDF3F5" w14:textId="77777777" w:rsidR="00865E3A" w:rsidRDefault="00865E3A" w:rsidP="003E6D06">
            <w:pPr>
              <w:pStyle w:val="Prrafodelista"/>
              <w:numPr>
                <w:ilvl w:val="0"/>
                <w:numId w:val="65"/>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Coste elevado mediante licencias.</w:t>
            </w:r>
          </w:p>
          <w:p w14:paraId="5914F9D3" w14:textId="77777777" w:rsidR="00865E3A" w:rsidRDefault="00865E3A" w:rsidP="003E6D06">
            <w:pPr>
              <w:pStyle w:val="Prrafodelista"/>
              <w:numPr>
                <w:ilvl w:val="0"/>
                <w:numId w:val="65"/>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Lentitud con grandes conjuntos de datos.</w:t>
            </w:r>
          </w:p>
          <w:p w14:paraId="7ACA5111" w14:textId="55D9463E" w:rsidR="00865E3A" w:rsidRDefault="00865E3A" w:rsidP="003E6D06">
            <w:pPr>
              <w:pStyle w:val="Prrafodelista"/>
              <w:numPr>
                <w:ilvl w:val="0"/>
                <w:numId w:val="65"/>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Necesaria cierta adaptación al entorno.</w:t>
            </w:r>
          </w:p>
        </w:tc>
      </w:tr>
      <w:tr w:rsidR="00865E3A" w14:paraId="73B75956"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02E8E4DF" w14:textId="19862BBA" w:rsidR="00865E3A" w:rsidRDefault="00865E3A" w:rsidP="003E6D06">
            <w:pPr>
              <w:spacing w:before="0" w:after="0"/>
              <w:jc w:val="left"/>
            </w:pPr>
            <w:r>
              <w:t>QlikView</w:t>
            </w:r>
          </w:p>
        </w:tc>
        <w:tc>
          <w:tcPr>
            <w:tcW w:w="3544" w:type="dxa"/>
            <w:vAlign w:val="center"/>
          </w:tcPr>
          <w:p w14:paraId="1B71FFB0" w14:textId="77777777"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3BA0F21D" w14:textId="042C9D17" w:rsidR="00865E3A" w:rsidRDefault="00865E3A" w:rsidP="003E6D06">
            <w:pPr>
              <w:pStyle w:val="Prrafodelista"/>
              <w:numPr>
                <w:ilvl w:val="0"/>
                <w:numId w:val="65"/>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w:t>
            </w:r>
          </w:p>
        </w:tc>
        <w:tc>
          <w:tcPr>
            <w:tcW w:w="3901" w:type="dxa"/>
            <w:vAlign w:val="center"/>
          </w:tcPr>
          <w:p w14:paraId="645D7BC0" w14:textId="77777777" w:rsidR="00865E3A" w:rsidRDefault="00865E3A" w:rsidP="003E6D06">
            <w:pPr>
              <w:pStyle w:val="Prrafodelista"/>
              <w:numPr>
                <w:ilvl w:val="0"/>
                <w:numId w:val="65"/>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287517BC" w14:textId="449A0924" w:rsidR="00865E3A" w:rsidRDefault="00865E3A" w:rsidP="003E6D06">
            <w:pPr>
              <w:pStyle w:val="Prrafodelista"/>
              <w:numPr>
                <w:ilvl w:val="0"/>
                <w:numId w:val="65"/>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ste elevado.</w:t>
            </w:r>
          </w:p>
        </w:tc>
      </w:tr>
      <w:tr w:rsidR="00865E3A" w14:paraId="60723E02"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5BEB1E71" w14:textId="53D85F01" w:rsidR="00865E3A" w:rsidRDefault="00865E3A" w:rsidP="003E6D06">
            <w:pPr>
              <w:spacing w:before="0" w:after="0"/>
              <w:jc w:val="left"/>
            </w:pPr>
            <w:r>
              <w:t>SAP BI</w:t>
            </w:r>
          </w:p>
        </w:tc>
        <w:tc>
          <w:tcPr>
            <w:tcW w:w="3544" w:type="dxa"/>
            <w:vAlign w:val="center"/>
          </w:tcPr>
          <w:p w14:paraId="24EAEB6F" w14:textId="77777777" w:rsidR="00865E3A" w:rsidRDefault="00865E3A"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Integración con SAP.</w:t>
            </w:r>
          </w:p>
          <w:p w14:paraId="3CB24541" w14:textId="77777777" w:rsidR="00865E3A" w:rsidRDefault="00865E3A"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Soporte y actualizaciones.</w:t>
            </w:r>
          </w:p>
          <w:p w14:paraId="65FBCBF6" w14:textId="305C1ECA" w:rsidR="00865E3A" w:rsidRDefault="00865E3A" w:rsidP="003E6D06">
            <w:pPr>
              <w:pStyle w:val="Prrafodelista"/>
              <w:numPr>
                <w:ilvl w:val="0"/>
                <w:numId w:val="65"/>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tc>
        <w:tc>
          <w:tcPr>
            <w:tcW w:w="3901" w:type="dxa"/>
            <w:vAlign w:val="center"/>
          </w:tcPr>
          <w:p w14:paraId="792E0E7F" w14:textId="77777777" w:rsidR="00865E3A" w:rsidRDefault="00865E3A" w:rsidP="003E6D06">
            <w:pPr>
              <w:pStyle w:val="Prrafodelista"/>
              <w:numPr>
                <w:ilvl w:val="0"/>
                <w:numId w:val="65"/>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Coste elevado.</w:t>
            </w:r>
          </w:p>
          <w:p w14:paraId="56CFDCA7" w14:textId="77777777" w:rsidR="00865E3A" w:rsidRDefault="00865E3A" w:rsidP="003E6D06">
            <w:pPr>
              <w:pStyle w:val="Prrafodelista"/>
              <w:numPr>
                <w:ilvl w:val="0"/>
                <w:numId w:val="65"/>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Requiere gran capacidad de recursos.</w:t>
            </w:r>
          </w:p>
          <w:p w14:paraId="07CC8053" w14:textId="5D00E845" w:rsidR="00865E3A" w:rsidRDefault="00865E3A" w:rsidP="003E6D06">
            <w:pPr>
              <w:pStyle w:val="Prrafodelista"/>
              <w:numPr>
                <w:ilvl w:val="0"/>
                <w:numId w:val="65"/>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Destinado a grandes empresas.</w:t>
            </w:r>
          </w:p>
        </w:tc>
      </w:tr>
    </w:tbl>
    <w:p w14:paraId="7914F42C" w14:textId="77777777" w:rsidR="003E6D06" w:rsidRPr="007E20AF" w:rsidRDefault="003E6D06" w:rsidP="003E6D06">
      <w:pPr>
        <w:pStyle w:val="Piedefoto-tabla"/>
        <w:rPr>
          <w:lang w:val="es-ES"/>
        </w:rPr>
      </w:pPr>
      <w:r w:rsidRPr="007E20AF">
        <w:rPr>
          <w:lang w:val="es-ES"/>
        </w:rPr>
        <w:t xml:space="preserve">Fuente: Elaboración propia. </w:t>
      </w:r>
    </w:p>
    <w:p w14:paraId="76898095" w14:textId="3EA7D38B" w:rsidR="009E729C" w:rsidRDefault="00DE1938" w:rsidP="00F55627">
      <w:pPr>
        <w:pStyle w:val="Ttulo2"/>
        <w:ind w:left="716"/>
        <w:rPr>
          <w:caps w:val="0"/>
        </w:rPr>
      </w:pPr>
      <w:bookmarkStart w:id="76" w:name="_Toc168142083"/>
      <w:r>
        <w:rPr>
          <w:caps w:val="0"/>
        </w:rPr>
        <w:lastRenderedPageBreak/>
        <w:t>Conclusiones</w:t>
      </w:r>
      <w:bookmarkEnd w:id="76"/>
    </w:p>
    <w:p w14:paraId="4CBF177E" w14:textId="77777777" w:rsidR="00DB46A4" w:rsidRDefault="00DB46A4" w:rsidP="00DB46A4">
      <w:r>
        <w:t xml:space="preserve">Una vez realizado el análisis, se puede afirmar que ninguna de las herramientas presentadas coincide con todos los pilares que conformarán dicho proyecto. No obstante, estas opciones podrían llegar a tener un uso similar, a pesar de que su función principal no sea esta. </w:t>
      </w:r>
    </w:p>
    <w:p w14:paraId="24A0BE0A" w14:textId="08EAF5ED" w:rsidR="00C335B1" w:rsidRDefault="00DB46A4" w:rsidP="00DB46A4">
      <w:r>
        <w:t>Los pilares mencionados sobre los que se basará “Biker” se puede</w:t>
      </w:r>
      <w:r w:rsidR="00FE3D4B">
        <w:t>n</w:t>
      </w:r>
      <w:r>
        <w:t xml:space="preserve"> agrupar en un análisis del tráfico y un análisis meteorológico. El primero de estos medirá la afluencia de vehículos en las carreteras, incidentes existentes en las mismas y otras propiedades de las vías que puedan afectar al practicante durante el desarrollo de la actividad. </w:t>
      </w:r>
      <w:r w:rsidR="00C335B1">
        <w:t xml:space="preserve">En este análisis, se espera abarcar un mayor nivel de detalle que las herramientas competidoras, llegando al punto de facilitar datos muy específicos como la densidad del tráfico esperada. </w:t>
      </w:r>
    </w:p>
    <w:p w14:paraId="59F509B9" w14:textId="1B1E74F5" w:rsidR="00DB46A4" w:rsidRDefault="00DB46A4" w:rsidP="00DB46A4">
      <w:r>
        <w:t>Por su parte, el análisis meteorológico incluirá una serie de mediciones de diferentes índices meteorológicos, como puede ser el viento, la lluvia y la temperatura, permitiendo la planificación y valoración de si es adecuado la práctica de este deporte en ese instante.</w:t>
      </w:r>
      <w:r w:rsidR="00C335B1">
        <w:t xml:space="preserve"> En este caso, </w:t>
      </w:r>
      <w:r w:rsidR="009526C0">
        <w:t>sí</w:t>
      </w:r>
      <w:r w:rsidR="00C335B1">
        <w:t xml:space="preserve"> que existen diversas herramientas que se pueden aproximar más al nivel de detalle de este ámbito, ya que la fortaleza principal de “Biker” consistirá en el análisis conjunto realizado entre datos meteorológicos y del tráfico.</w:t>
      </w:r>
    </w:p>
    <w:p w14:paraId="7918F014" w14:textId="59429F99" w:rsidR="00DB46A4" w:rsidRDefault="00FD4A00" w:rsidP="00DB46A4">
      <w:r>
        <w:t>De</w:t>
      </w:r>
      <w:r w:rsidR="00FE3D4B">
        <w:t xml:space="preserve"> todas las opciones valoradas en las diversas fases del ciclo de vida del dato, la</w:t>
      </w:r>
      <w:r>
        <w:t>s</w:t>
      </w:r>
      <w:r w:rsidR="00FE3D4B">
        <w:t xml:space="preserve"> elecci</w:t>
      </w:r>
      <w:r>
        <w:t xml:space="preserve">ones tomadas serán anunciadas a continuación, con su respectiva </w:t>
      </w:r>
      <w:r w:rsidR="00FE3D4B">
        <w:t>justificación</w:t>
      </w:r>
      <w:r>
        <w:t>.</w:t>
      </w:r>
    </w:p>
    <w:p w14:paraId="502FC6C2" w14:textId="3C9934A9" w:rsidR="00FD4A00" w:rsidRDefault="00FD4A00" w:rsidP="00DB46A4">
      <w:r>
        <w:t xml:space="preserve">En la fase inicial del proceso, se ha decidido utilizar la recolección de datos a través de APIs, ya que se cree que puede ser una solución que aporte grandes beneficios en su uso posterior. Asimismo, en este proyecto se han utilizado APIs </w:t>
      </w:r>
      <w:r w:rsidR="003346D0">
        <w:t>más</w:t>
      </w:r>
      <w:r>
        <w:t xml:space="preserve"> sencillas de integrar y otras más complejas, que han requerido de claves públicas y privadas. Para estas últimas, ha sido necesario realizar una investigación más exhaustiva, dado la pobre documentación que existía al respecto.</w:t>
      </w:r>
    </w:p>
    <w:p w14:paraId="4A358FD0" w14:textId="77777777" w:rsidR="00175CB7" w:rsidRDefault="005B316E" w:rsidP="00DB46A4">
      <w:r>
        <w:t>Como</w:t>
      </w:r>
      <w:r w:rsidR="00FD4A00">
        <w:t xml:space="preserve"> se puede intuir</w:t>
      </w:r>
      <w:r>
        <w:t xml:space="preserve"> al ser la segunda etapa del proceso, en la fase de limpieza y procesamiento de los datos se utilizará un Data Warehouse. Mediante esta estructura, se </w:t>
      </w:r>
      <w:r w:rsidR="005E77F1">
        <w:t xml:space="preserve">entiende </w:t>
      </w:r>
      <w:r>
        <w:t xml:space="preserve">que existirá un procesando y una recogida selectiva de los datos obtenidos desde las APIs, siendo únicamente aquellos datos </w:t>
      </w:r>
      <w:r w:rsidR="005E77F1">
        <w:t xml:space="preserve">considerados </w:t>
      </w:r>
      <w:r>
        <w:t>de utilidad los que se almacenarán en la siguiente fase. Dicho procesamiento y selección de los datos será realizad</w:t>
      </w:r>
      <w:r w:rsidR="009526C0">
        <w:t>o</w:t>
      </w:r>
      <w:r>
        <w:t xml:space="preserve"> con Python.</w:t>
      </w:r>
      <w:r w:rsidR="009526C0">
        <w:t xml:space="preserve"> </w:t>
      </w:r>
    </w:p>
    <w:p w14:paraId="7836C7F8" w14:textId="2D8E4A7B" w:rsidR="009526C0" w:rsidRDefault="00175CB7" w:rsidP="00DB46A4">
      <w:r>
        <w:lastRenderedPageBreak/>
        <w:t>Esta elección se toma mayoritariamente por la limitación tecnológica existente en los equipos con los que se desarrolla este proyecto. Al realizar primero una limpieza, se consiguen mover menos datos a la base de datos, siendo aquellos almacenados indispensables para el análisis posterior. Consecuentemente existe un considerable ahorro de tiempo</w:t>
      </w:r>
      <w:r w:rsidR="007D3D85">
        <w:t xml:space="preserve"> y de capacidad, permitiendo obtener un resultado mas eficiente con los medios de los que se disponen. </w:t>
      </w:r>
    </w:p>
    <w:p w14:paraId="619384E4" w14:textId="188C67FC" w:rsidR="005E77F1" w:rsidRDefault="005E77F1" w:rsidP="00DB46A4">
      <w:r>
        <w:t xml:space="preserve">Para la </w:t>
      </w:r>
      <w:r w:rsidR="00F03624">
        <w:t>fase</w:t>
      </w:r>
      <w:r>
        <w:t xml:space="preserve"> de almacenamiento, se ha seleccionado una base de datos no relacional como es MongoDB dado que en ciertas ocasiones los datos recogidos dentro de una misma colección pueden diferir en formato. Por ello, una base de datos no SQL es perfecta.</w:t>
      </w:r>
    </w:p>
    <w:p w14:paraId="57A1810B" w14:textId="2557CFC5" w:rsidR="005E77F1" w:rsidRDefault="005E77F1" w:rsidP="00DB46A4">
      <w:r>
        <w:t xml:space="preserve">Por otro lado, dentro de la amplia variedad de este tipo de bases de datos se ha escogido MongoDB por la experiencia previa con la herramienta. </w:t>
      </w:r>
      <w:r w:rsidR="007E0D2A">
        <w:t>Con</w:t>
      </w:r>
      <w:r>
        <w:t xml:space="preserve"> el análisis realizado se ha podido conocer que </w:t>
      </w:r>
      <w:r w:rsidR="007E0D2A">
        <w:t xml:space="preserve">MongoDB </w:t>
      </w:r>
      <w:r>
        <w:t xml:space="preserve">dispone de un alto rendimiento </w:t>
      </w:r>
      <w:r w:rsidR="007E0D2A">
        <w:t>gracias</w:t>
      </w:r>
      <w:r>
        <w:t xml:space="preserve"> a </w:t>
      </w:r>
      <w:r w:rsidR="007E0D2A">
        <w:t xml:space="preserve">los </w:t>
      </w:r>
      <w:r>
        <w:t xml:space="preserve">índices </w:t>
      </w:r>
      <w:r w:rsidR="007E0D2A">
        <w:t xml:space="preserve">que utiliza </w:t>
      </w:r>
      <w:r>
        <w:t xml:space="preserve">y </w:t>
      </w:r>
      <w:r w:rsidR="007E0D2A">
        <w:t xml:space="preserve">el </w:t>
      </w:r>
      <w:r>
        <w:t>almacenamiento en memoria</w:t>
      </w:r>
      <w:r w:rsidR="007E0D2A">
        <w:t xml:space="preserve"> del que dispone. Asimismo, junto a su flexibilidad, escalabilidad y soporte, lo convierten en una herramienta con un alto potencial,</w:t>
      </w:r>
      <w:r w:rsidR="003854F3">
        <w:t xml:space="preserve"> superando en varios puntos a</w:t>
      </w:r>
      <w:r w:rsidR="007E0D2A">
        <w:t xml:space="preserve"> otras herramientas similares</w:t>
      </w:r>
      <w:r w:rsidR="003854F3">
        <w:t>.</w:t>
      </w:r>
    </w:p>
    <w:p w14:paraId="5790E8C9" w14:textId="41551B0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p>
    <w:p w14:paraId="040DE44C" w14:textId="6DE0CA6D" w:rsidR="00F03624" w:rsidRDefault="00F03624" w:rsidP="00DB46A4">
      <w:r>
        <w:t xml:space="preserve">Por último, en la etapa de visualización de datos se ha decidido utilizar Power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6D1DD3">
        <w:t>Además</w:t>
      </w:r>
      <w:r>
        <w:t xml:space="preserve">, al ser una herramienta </w:t>
      </w:r>
      <w:r w:rsidR="00EB04A4">
        <w:t xml:space="preserve">que dispone de una amplia versión gratuita, </w:t>
      </w:r>
      <w:r>
        <w:t>e</w:t>
      </w:r>
      <w:r w:rsidR="006D1DD3">
        <w:t>s</w:t>
      </w:r>
      <w:r>
        <w:t xml:space="preserve"> fácil</w:t>
      </w:r>
      <w:r w:rsidR="006D1DD3">
        <w:t xml:space="preserve"> encontrar soporte sobre la misma. Adicionalmente, era una herramienta que se quería aprender a nivel personal por lo que se ha encontrado el momento idóneo a través de este proyecto.</w:t>
      </w:r>
    </w:p>
    <w:p w14:paraId="6153840E" w14:textId="77777777" w:rsidR="005B316E" w:rsidRDefault="005B316E" w:rsidP="00DB46A4"/>
    <w:p w14:paraId="159A4366" w14:textId="77777777" w:rsidR="00C308C3" w:rsidRPr="00AE2447" w:rsidRDefault="00C308C3" w:rsidP="00C308C3"/>
    <w:p w14:paraId="5A185D32" w14:textId="77777777" w:rsidR="00C308C3" w:rsidRDefault="00C308C3" w:rsidP="00C308C3">
      <w:pPr>
        <w:spacing w:before="0" w:after="0" w:line="240" w:lineRule="auto"/>
        <w:jc w:val="left"/>
      </w:pPr>
      <w:r>
        <w:br w:type="page"/>
      </w:r>
    </w:p>
    <w:p w14:paraId="73BC2964" w14:textId="07661C91" w:rsidR="00C308C3" w:rsidRPr="007A5E65" w:rsidRDefault="00C308C3" w:rsidP="00C308C3">
      <w:pPr>
        <w:pStyle w:val="Ttulo1"/>
        <w:rPr>
          <w:caps w:val="0"/>
        </w:rPr>
      </w:pPr>
      <w:bookmarkStart w:id="77" w:name="_Toc147741196"/>
      <w:bookmarkStart w:id="78" w:name="_Toc168142084"/>
      <w:r w:rsidRPr="007A5E65">
        <w:rPr>
          <w:caps w:val="0"/>
        </w:rPr>
        <w:lastRenderedPageBreak/>
        <w:t xml:space="preserve">Objetivos concretos y </w:t>
      </w:r>
      <w:r w:rsidR="006F5351">
        <w:rPr>
          <w:caps w:val="0"/>
        </w:rPr>
        <w:t>alcance</w:t>
      </w:r>
      <w:bookmarkEnd w:id="77"/>
      <w:bookmarkEnd w:id="78"/>
    </w:p>
    <w:p w14:paraId="7C75878F" w14:textId="54A1B63E" w:rsidR="00C308C3" w:rsidRPr="00DB1A02" w:rsidRDefault="00903E56" w:rsidP="00C308C3">
      <w:r>
        <w:t>El siguiente apartado presenta los objetivos que se pretenden logran en este TFM,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79" w:name="_Toc147741197"/>
      <w:bookmarkStart w:id="80" w:name="_Toc168142085"/>
      <w:r>
        <w:rPr>
          <w:caps w:val="0"/>
        </w:rPr>
        <w:t>Objetivo general</w:t>
      </w:r>
      <w:bookmarkEnd w:id="79"/>
      <w:bookmarkEnd w:id="80"/>
    </w:p>
    <w:p w14:paraId="66B50F8A" w14:textId="49E3BB53"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 xml:space="preserve">Se busca mediante la información facilitada, </w:t>
      </w:r>
      <w:r w:rsidR="007D3D85">
        <w:t>que l</w:t>
      </w:r>
      <w:r w:rsidR="00021482">
        <w:t>os ciclistas sean capaces de tomar decisiones fundamentadas, pudiendo conocer aspectos tan desconocidos como el clima o estado de las carreteras, de forma previa a iniciar la ruta.</w:t>
      </w:r>
    </w:p>
    <w:p w14:paraId="5C15D87B" w14:textId="21929D6F" w:rsidR="00903E56" w:rsidRDefault="00021482" w:rsidP="00D355ED">
      <w:r>
        <w:t xml:space="preserve">Para ello se requerirá del </w:t>
      </w:r>
      <w:r w:rsidR="00B831D9">
        <w:t xml:space="preserve">ciclo de vida </w:t>
      </w:r>
      <w:r>
        <w:t xml:space="preserve">al completo, el cual </w:t>
      </w:r>
      <w:r w:rsidR="00B831D9">
        <w:t>debe incluir desde la recogida de los datos,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81" w:name="_Toc147741198"/>
      <w:bookmarkStart w:id="82" w:name="_Toc168142086"/>
      <w:r>
        <w:rPr>
          <w:caps w:val="0"/>
        </w:rPr>
        <w:t>Objetivos específicos</w:t>
      </w:r>
      <w:bookmarkEnd w:id="81"/>
      <w:bookmarkEnd w:id="82"/>
    </w:p>
    <w:p w14:paraId="75462ABE" w14:textId="47190F07" w:rsidR="00B831D9" w:rsidRDefault="00B831D9" w:rsidP="00B831D9">
      <w:r>
        <w:t>Además de cumplir el objetivo principal, el proyecto pretende completar ciertos objetivos que quedan en un segundo plano, los cuales se mencionan a continuación:</w:t>
      </w:r>
    </w:p>
    <w:p w14:paraId="2DF98803" w14:textId="12C3C4BD" w:rsidR="00782ED7" w:rsidRDefault="00782ED7" w:rsidP="00782ED7">
      <w:pPr>
        <w:pStyle w:val="Prrafodelista"/>
        <w:numPr>
          <w:ilvl w:val="0"/>
          <w:numId w:val="58"/>
        </w:numPr>
      </w:pPr>
      <w:r>
        <w:t xml:space="preserve">Obtener datos de </w:t>
      </w:r>
      <w:commentRangeStart w:id="83"/>
      <w:r w:rsidR="00284E43">
        <w:t>2</w:t>
      </w:r>
      <w:commentRangeEnd w:id="83"/>
      <w:r w:rsidR="00CB0213">
        <w:rPr>
          <w:rStyle w:val="Refdecomentario"/>
        </w:rPr>
        <w:commentReference w:id="83"/>
      </w:r>
      <w:r w:rsidR="004D11BF">
        <w:t xml:space="preserve"> orígenes de datos</w:t>
      </w:r>
      <w:r w:rsidR="00284E43">
        <w:t xml:space="preserve"> diferentes.</w:t>
      </w:r>
    </w:p>
    <w:p w14:paraId="1B0A2820" w14:textId="6137B426" w:rsidR="00777BAE" w:rsidRDefault="00284E43" w:rsidP="00782ED7">
      <w:pPr>
        <w:pStyle w:val="Prrafodelista"/>
        <w:numPr>
          <w:ilvl w:val="0"/>
          <w:numId w:val="58"/>
        </w:numPr>
      </w:pPr>
      <w:r>
        <w:t>Filtrar los</w:t>
      </w:r>
      <w:r w:rsidR="00777BAE">
        <w:t xml:space="preserve"> datos </w:t>
      </w:r>
      <w:r>
        <w:t>útiles antes de ser</w:t>
      </w:r>
      <w:r w:rsidR="00777BAE">
        <w:t xml:space="preserve"> almacena</w:t>
      </w:r>
      <w:r>
        <w:t>dos</w:t>
      </w:r>
      <w:r w:rsidR="004D11BF">
        <w:t>.</w:t>
      </w:r>
    </w:p>
    <w:p w14:paraId="49C396F1" w14:textId="62074691" w:rsidR="00782ED7" w:rsidRDefault="00782ED7" w:rsidP="00782ED7">
      <w:pPr>
        <w:pStyle w:val="Prrafodelista"/>
        <w:numPr>
          <w:ilvl w:val="0"/>
          <w:numId w:val="58"/>
        </w:numPr>
      </w:pPr>
      <w:r>
        <w:t>Almacenar los datos de una forma semiestructurada en la base de datos.</w:t>
      </w:r>
    </w:p>
    <w:p w14:paraId="74662605" w14:textId="034016A0" w:rsidR="00783318" w:rsidRDefault="00783318" w:rsidP="00782ED7">
      <w:pPr>
        <w:pStyle w:val="Prrafodelista"/>
        <w:numPr>
          <w:ilvl w:val="0"/>
          <w:numId w:val="58"/>
        </w:numPr>
      </w:pPr>
      <w:r>
        <w:t>Obtener al menos un conjunto de datos de 100.000 instancias.</w:t>
      </w:r>
    </w:p>
    <w:p w14:paraId="32E5758C" w14:textId="7B5F47C5" w:rsidR="00284E43" w:rsidRDefault="00284E43" w:rsidP="00284E43">
      <w:pPr>
        <w:pStyle w:val="Prrafodelista"/>
        <w:numPr>
          <w:ilvl w:val="0"/>
          <w:numId w:val="58"/>
        </w:numPr>
      </w:pPr>
      <w:r>
        <w:t xml:space="preserve">Comparar </w:t>
      </w:r>
      <w:commentRangeStart w:id="84"/>
      <w:r>
        <w:t>3</w:t>
      </w:r>
      <w:commentRangeEnd w:id="84"/>
      <w:r w:rsidR="00CB0213">
        <w:rPr>
          <w:rStyle w:val="Refdecomentario"/>
        </w:rPr>
        <w:commentReference w:id="84"/>
      </w:r>
      <w:r>
        <w:t xml:space="preserve"> algoritmos de aprendizaje supervisado y justificar la elección del más adecuado.</w:t>
      </w:r>
    </w:p>
    <w:p w14:paraId="57915312" w14:textId="77777777" w:rsidR="00783318" w:rsidRDefault="00783318" w:rsidP="00783318">
      <w:pPr>
        <w:pStyle w:val="Prrafodelista"/>
        <w:numPr>
          <w:ilvl w:val="0"/>
          <w:numId w:val="58"/>
        </w:numPr>
      </w:pPr>
      <w:r>
        <w:t>Utilizar técnicas de validación cruzada de modelos en los algoritmos utilizados.</w:t>
      </w:r>
    </w:p>
    <w:p w14:paraId="7D2CCFD9" w14:textId="35EB4BE4" w:rsidR="00783318" w:rsidRDefault="00783318" w:rsidP="00783318">
      <w:pPr>
        <w:pStyle w:val="Prrafodelista"/>
        <w:numPr>
          <w:ilvl w:val="0"/>
          <w:numId w:val="58"/>
        </w:numPr>
      </w:pPr>
      <w:r>
        <w:t>Evitar el sobreajuste (overfitting) de los algoritmos utilizados.</w:t>
      </w:r>
    </w:p>
    <w:p w14:paraId="082E5E25" w14:textId="7092ADA6" w:rsidR="00782ED7" w:rsidRDefault="004D11BF" w:rsidP="00782ED7">
      <w:pPr>
        <w:pStyle w:val="Prrafodelista"/>
        <w:numPr>
          <w:ilvl w:val="0"/>
          <w:numId w:val="58"/>
        </w:numPr>
      </w:pPr>
      <w:r>
        <w:t>Desarrollar y evaluar</w:t>
      </w:r>
      <w:r w:rsidR="00782ED7">
        <w:t xml:space="preserve"> una predicción de l</w:t>
      </w:r>
      <w:r w:rsidR="002F76BC">
        <w:t>os principales índices meteorológicos</w:t>
      </w:r>
      <w:r w:rsidR="00284E43">
        <w:t xml:space="preserve"> </w:t>
      </w:r>
      <w:r w:rsidR="00782ED7">
        <w:t xml:space="preserve">a través de algoritmos </w:t>
      </w:r>
      <w:r w:rsidR="00284E43">
        <w:t xml:space="preserve">de aprendizaje </w:t>
      </w:r>
      <w:r w:rsidR="00782ED7">
        <w:t>supervisado con al menos un 8</w:t>
      </w:r>
      <w:r w:rsidR="002F76BC">
        <w:t>0</w:t>
      </w:r>
      <w:r w:rsidR="00782ED7">
        <w:t>% de precisión.</w:t>
      </w:r>
    </w:p>
    <w:p w14:paraId="60144EFD" w14:textId="34A50481" w:rsidR="002F76BC" w:rsidRDefault="004D11BF" w:rsidP="002F76BC">
      <w:pPr>
        <w:pStyle w:val="Prrafodelista"/>
        <w:numPr>
          <w:ilvl w:val="0"/>
          <w:numId w:val="58"/>
        </w:numPr>
      </w:pPr>
      <w:r>
        <w:t xml:space="preserve">Desarrollar y evaluar </w:t>
      </w:r>
      <w:r w:rsidR="002F76BC">
        <w:t xml:space="preserve">una predicción de los principales índices relativos al tráfico a través de algoritmos </w:t>
      </w:r>
      <w:r w:rsidR="00284E43">
        <w:t xml:space="preserve">de aprendizaje </w:t>
      </w:r>
      <w:r w:rsidR="002F76BC">
        <w:t>supervisado con al menos un 80% de precisión.</w:t>
      </w:r>
    </w:p>
    <w:p w14:paraId="5A23A2B1" w14:textId="690FB0AC" w:rsidR="00B831D9" w:rsidRDefault="00782ED7" w:rsidP="00B831D9">
      <w:pPr>
        <w:pStyle w:val="Prrafodelista"/>
        <w:numPr>
          <w:ilvl w:val="0"/>
          <w:numId w:val="57"/>
        </w:numPr>
      </w:pPr>
      <w:r>
        <w:t xml:space="preserve">Obtener visualizaciones interactivas a través de </w:t>
      </w:r>
      <w:r w:rsidR="002F76BC">
        <w:t>una</w:t>
      </w:r>
      <w:r>
        <w:t xml:space="preserve"> herramienta de BI.</w:t>
      </w:r>
    </w:p>
    <w:p w14:paraId="175623FD" w14:textId="11514ADA" w:rsidR="002F76BC" w:rsidRDefault="002F76BC" w:rsidP="00B831D9">
      <w:pPr>
        <w:pStyle w:val="Prrafodelista"/>
        <w:numPr>
          <w:ilvl w:val="0"/>
          <w:numId w:val="57"/>
        </w:numPr>
      </w:pPr>
      <w:r>
        <w:t xml:space="preserve">Utilizar </w:t>
      </w:r>
      <w:commentRangeStart w:id="85"/>
      <w:r>
        <w:t>5</w:t>
      </w:r>
      <w:commentRangeEnd w:id="85"/>
      <w:r w:rsidR="00CB0213">
        <w:rPr>
          <w:rStyle w:val="Refdecomentario"/>
        </w:rPr>
        <w:commentReference w:id="85"/>
      </w:r>
      <w:r>
        <w:t xml:space="preserve">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86" w:name="_Toc147741199"/>
      <w:bookmarkStart w:id="87" w:name="_Toc168142087"/>
      <w:r>
        <w:rPr>
          <w:caps w:val="0"/>
        </w:rPr>
        <w:t>Alcance</w:t>
      </w:r>
      <w:bookmarkEnd w:id="86"/>
      <w:bookmarkEnd w:id="87"/>
    </w:p>
    <w:p w14:paraId="1001C18E" w14:textId="6D97141C"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se llevará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261CD749" w:rsidR="00F4616C" w:rsidRDefault="00F4616C" w:rsidP="00F4616C">
      <w:pPr>
        <w:pStyle w:val="Prrafodelista"/>
        <w:numPr>
          <w:ilvl w:val="0"/>
          <w:numId w:val="59"/>
        </w:numPr>
      </w:pPr>
      <w:r>
        <w:t xml:space="preserve">El diseño del proceso que englobará el ciclo de vida completo del conjunto de datos utilizado. </w:t>
      </w:r>
    </w:p>
    <w:p w14:paraId="188889B6" w14:textId="4EFA23F8" w:rsidR="00F4616C" w:rsidRDefault="00A76A9E" w:rsidP="00A76A9E">
      <w:pPr>
        <w:pStyle w:val="Prrafodelista"/>
        <w:numPr>
          <w:ilvl w:val="0"/>
          <w:numId w:val="59"/>
        </w:numPr>
      </w:pPr>
      <w:r>
        <w:t xml:space="preserve">La recogida de los datos desde las APIs de Open Data Euskadi y Euskalmet. </w:t>
      </w:r>
      <w:r w:rsidR="00F4616C">
        <w:t xml:space="preserve">Adicionalmente se </w:t>
      </w:r>
      <w:r w:rsidR="00A42AF4">
        <w:t>llevan a cabo</w:t>
      </w:r>
      <w:r w:rsidR="00F4616C">
        <w:t xml:space="preserve"> una serie de pruebas a través de herramientas externas como Postman para asegurar el correcto funcionamiento de las APIs, al igual que </w:t>
      </w:r>
      <w:r w:rsidR="00A42AF4">
        <w:t xml:space="preserve">se integra </w:t>
      </w:r>
      <w:r w:rsidR="00F4616C">
        <w:t xml:space="preserve">el Bearer Token en </w:t>
      </w:r>
      <w:r w:rsidR="00A42AF4">
        <w:t>los</w:t>
      </w:r>
      <w:r w:rsidR="00F4616C">
        <w:t xml:space="preserve"> casos</w:t>
      </w:r>
      <w:r w:rsidR="00A42AF4">
        <w:t xml:space="preserve"> que se requiere</w:t>
      </w:r>
      <w:r w:rsidR="00F4616C">
        <w:t>.</w:t>
      </w:r>
    </w:p>
    <w:p w14:paraId="250EE983" w14:textId="592FD40E" w:rsidR="00B41897" w:rsidRDefault="00B41897" w:rsidP="00F4616C">
      <w:pPr>
        <w:pStyle w:val="Prrafodelista"/>
        <w:numPr>
          <w:ilvl w:val="0"/>
          <w:numId w:val="59"/>
        </w:numPr>
      </w:pPr>
      <w:r>
        <w:t>El tratamiento y limpieza de datos previo a la inserción en la base de datos.</w:t>
      </w:r>
      <w:r w:rsidR="00F4616C">
        <w:t xml:space="preserve"> Se </w:t>
      </w:r>
      <w:r w:rsidR="00A42AF4">
        <w:t>pretende manipular los datos con el fin de prepararlos y convertirlos en datos semiestructurados.</w:t>
      </w:r>
    </w:p>
    <w:p w14:paraId="2FB7BF3E" w14:textId="11D97E54" w:rsidR="00B41897" w:rsidRDefault="00B41897" w:rsidP="00A76A9E">
      <w:pPr>
        <w:pStyle w:val="Prrafodelista"/>
        <w:numPr>
          <w:ilvl w:val="0"/>
          <w:numId w:val="59"/>
        </w:numPr>
      </w:pPr>
      <w:r>
        <w:t>El almacenamiento de los datos en una base de datos.</w:t>
      </w:r>
      <w:r w:rsidR="00A42AF4">
        <w:t xml:space="preserve"> Únicamente serán almacenados aquellos datos que se consideren relevantes, los cuales habrán sido tratados y estructurados en la fase anterior.</w:t>
      </w:r>
    </w:p>
    <w:p w14:paraId="23F37DE1" w14:textId="27A30B8D" w:rsidR="00B41897" w:rsidRDefault="00A42AF4" w:rsidP="00A76A9E">
      <w:pPr>
        <w:pStyle w:val="Prrafodelista"/>
        <w:numPr>
          <w:ilvl w:val="0"/>
          <w:numId w:val="59"/>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545B76">
        <w:t>será realizado para su evaluación, tomando posteriormente la decisión sobre que algoritmo se utilizará.</w:t>
      </w:r>
    </w:p>
    <w:p w14:paraId="19AB86AE" w14:textId="337DCD5F" w:rsidR="00545B76" w:rsidRDefault="00B41897" w:rsidP="00545B76">
      <w:pPr>
        <w:pStyle w:val="Prrafodelista"/>
        <w:numPr>
          <w:ilvl w:val="0"/>
          <w:numId w:val="59"/>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A76A9E">
      <w:pPr>
        <w:pStyle w:val="Prrafodelista"/>
        <w:numPr>
          <w:ilvl w:val="0"/>
          <w:numId w:val="59"/>
        </w:numPr>
      </w:pPr>
      <w:r>
        <w:t>La documentación del proyecto, incluyendo los resultados de este y la aportación realizada.</w:t>
      </w:r>
    </w:p>
    <w:p w14:paraId="24BA7B48" w14:textId="312E43DC" w:rsidR="00545B76" w:rsidRDefault="00545B76" w:rsidP="00545B76">
      <w:r>
        <w:t>En contraposición a lo previamente citado, este proyecto no incluye los siguientes puntos:</w:t>
      </w:r>
    </w:p>
    <w:p w14:paraId="0817A41B" w14:textId="13CDDBE5" w:rsidR="00545B76" w:rsidRDefault="00545B76" w:rsidP="00545B76">
      <w:pPr>
        <w:pStyle w:val="Prrafodelista"/>
        <w:numPr>
          <w:ilvl w:val="0"/>
          <w:numId w:val="60"/>
        </w:numPr>
      </w:pPr>
      <w:r>
        <w:t>A pesar de la existir la posibilidad de recoger los datos en tiempo real con un desarrollo más profundo, se ha decidido acotar este aspecto debido al límite temporal existente. Ante esta circunstancia, para la fase práctica se tomará un conjunto de datos estático, siendo dichos datos recogidos en fechas recientes a la publicación de este proyecto.</w:t>
      </w:r>
    </w:p>
    <w:p w14:paraId="34BA399B" w14:textId="3A7B23DA" w:rsidR="00545B76" w:rsidRDefault="00545B76" w:rsidP="00545B76">
      <w:pPr>
        <w:pStyle w:val="Prrafodelista"/>
        <w:numPr>
          <w:ilvl w:val="0"/>
          <w:numId w:val="60"/>
        </w:numPr>
      </w:pPr>
      <w:r>
        <w:t xml:space="preserve">De forma similar al punto previamente comentado, tampoco se llevará a cabo el almacenamiento de los datos recogidos a través de un clúster. La principal limitación se presenta por el tiempo disponible para la investigación e implementación de esta funcionalidad </w:t>
      </w:r>
      <w:r w:rsidR="00FB7961">
        <w:t>en el proyecto.</w:t>
      </w:r>
    </w:p>
    <w:p w14:paraId="53AE4328" w14:textId="77777777" w:rsidR="00545B76" w:rsidRDefault="00545B76" w:rsidP="00545B76"/>
    <w:p w14:paraId="54004EF2" w14:textId="579F2957" w:rsidR="00C308C3" w:rsidRDefault="00C308C3" w:rsidP="00212BC6">
      <w:r>
        <w:br w:type="page"/>
      </w:r>
    </w:p>
    <w:p w14:paraId="2B1163D8" w14:textId="58C9BEA5" w:rsidR="006F5351" w:rsidRDefault="006F5351" w:rsidP="006F5351">
      <w:pPr>
        <w:pStyle w:val="Ttulo1"/>
        <w:rPr>
          <w:caps w:val="0"/>
        </w:rPr>
      </w:pPr>
      <w:bookmarkStart w:id="88" w:name="_Toc168142088"/>
      <w:r>
        <w:rPr>
          <w:caps w:val="0"/>
        </w:rPr>
        <w:lastRenderedPageBreak/>
        <w:t>Metodología</w:t>
      </w:r>
      <w:r w:rsidRPr="007A5E65">
        <w:rPr>
          <w:caps w:val="0"/>
        </w:rPr>
        <w:t xml:space="preserve"> </w:t>
      </w:r>
      <w:r w:rsidR="002F3339">
        <w:rPr>
          <w:caps w:val="0"/>
        </w:rPr>
        <w:t>de trabajo y arquitectura</w:t>
      </w:r>
      <w:bookmarkEnd w:id="88"/>
    </w:p>
    <w:p w14:paraId="709E8181" w14:textId="4B34638A" w:rsidR="002F3339" w:rsidRDefault="002F3339" w:rsidP="002F3339">
      <w:pPr>
        <w:pStyle w:val="Ttulo2"/>
        <w:ind w:left="716"/>
        <w:rPr>
          <w:caps w:val="0"/>
        </w:rPr>
      </w:pPr>
      <w:r>
        <w:rPr>
          <w:caps w:val="0"/>
        </w:rPr>
        <w:t>Metodología de trabajo</w:t>
      </w:r>
    </w:p>
    <w:p w14:paraId="54D84489" w14:textId="77777777" w:rsidR="002F3339" w:rsidRDefault="002F3339" w:rsidP="002F3339">
      <w:r>
        <w:t>La metodología del trabajo principal en este proyecto seguirá los principios de la metodología ágil Scrum, siendo adaptada para ser utilizada con un único desarrollador. Asimismo, cada uno de los sprints que conformarán el proyecto serán organizados inicialmente en base al Big Data Lifecyle Managment</w:t>
      </w:r>
      <w:commentRangeStart w:id="89"/>
      <w:r>
        <w:t xml:space="preserve"> </w:t>
      </w:r>
      <w:commentRangeEnd w:id="89"/>
      <w:r>
        <w:rPr>
          <w:rStyle w:val="Refdecomentario"/>
        </w:rPr>
        <w:commentReference w:id="89"/>
      </w:r>
      <w:r>
        <w:fldChar w:fldCharType="begin"/>
      </w:r>
      <w:r>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title-short":"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fldChar w:fldCharType="separate"/>
      </w:r>
      <w:r w:rsidRPr="009161B2">
        <w:rPr>
          <w:rFonts w:ascii="Calibri" w:hAnsi="Calibri" w:cs="Calibri"/>
        </w:rPr>
        <w:t>(Esmerado, 2024, p. 5)</w:t>
      </w:r>
      <w:r>
        <w:fldChar w:fldCharType="end"/>
      </w:r>
      <w:r>
        <w:t>. Este modelo resume el uso completo de los datos en proyectos Big Data en 5 fases principales, a pesar de que en ciertas ocasiones aparezcan fases adicionales. No obstante, al ser una metodología ágil pueden existir modificaciones en la organización de los sprints durante el transcurso del proyecto, requiriendo dividir alguna fase en varios sprints.</w:t>
      </w:r>
    </w:p>
    <w:p w14:paraId="07CA1982" w14:textId="77777777" w:rsidR="002F3339" w:rsidRDefault="002F3339" w:rsidP="002F3339">
      <w:r>
        <w:t>Para gestionar esta metodología se utilizarán varias herramientas entre las cuales destaca Github para la gestión de versiones de código. Github es un portal web que funciona como repositorio distribuido utilizando la tecnología Git</w:t>
      </w:r>
      <w:commentRangeStart w:id="90"/>
      <w:r>
        <w:t xml:space="preserve"> </w:t>
      </w:r>
      <w:commentRangeEnd w:id="90"/>
      <w:r>
        <w:rPr>
          <w:rStyle w:val="Refdecomentario"/>
        </w:rPr>
        <w:commentReference w:id="90"/>
      </w:r>
      <w:r>
        <w:fldChar w:fldCharType="begin"/>
      </w:r>
      <w:r>
        <w:instrText xml:space="preserve"> ADDIN ZOTERO_ITEM CSL_CITATION {"citationID":"boEfrWUO","properties":{"formattedCitation":"(Fern\\uc0\\u225{}ndez, 2019)","plainCitation":"(Fernández, 2019)","noteIndex":0},"citationItems":[{"id":96,"uris":["http://zotero.org/users/local/gYoK5uc9/items/SWBQ7YDI"],"itemData":{"id":96,"type":"post-weblog","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fldChar w:fldCharType="separate"/>
      </w:r>
      <w:r w:rsidRPr="0076085F">
        <w:rPr>
          <w:rFonts w:ascii="Calibri" w:hAnsi="Calibri" w:cs="Calibri"/>
        </w:rPr>
        <w:t>(Fernández, 2019)</w:t>
      </w:r>
      <w:r>
        <w:fldChar w:fldCharType="end"/>
      </w:r>
      <w:r>
        <w:t>. Actualmente, esta plataforma es mundialmente conocida y existen millones de usuarios en ella. El uso que se le atribuirá a esta herramienta básicamente será para almacenar la última versión del software, existiendo un registro de las modificaciones realizadas y un control de sus versiones</w:t>
      </w:r>
      <w:commentRangeStart w:id="91"/>
      <w:r>
        <w:t xml:space="preserve"> </w:t>
      </w:r>
      <w:commentRangeEnd w:id="91"/>
      <w:r>
        <w:rPr>
          <w:rStyle w:val="Refdecomentario"/>
        </w:rPr>
        <w:commentReference w:id="91"/>
      </w:r>
      <w:r>
        <w:fldChar w:fldCharType="begin"/>
      </w:r>
      <w:r>
        <w:instrText xml:space="preserve"> ADDIN ZOTERO_ITEM CSL_CITATION {"citationID":"OyIXIcVi","properties":{"formattedCitation":"(Casero, 2023)","plainCitation":"(Casero, 2023)","noteIndex":0},"citationItems":[{"id":94,"uris":["http://zotero.org/users/local/gYoK5uc9/items/E46VNJMK"],"itemData":{"id":94,"type":"post-weblog","abstract":"Veamos los conceptos fundamentales del control de versiones con Git, una herramienta poderosa y muy utilizada en el desarrollo de software.","container-title":"Control de versiones con Git: conceptos básicos","language":"es","note":"section: Blog","title":"Control de versiones con Git: conceptos básicos","title-short":"Control de versiones con Git","URL":"https://keepcoding.io/blog/control-de-versiones-con-git/","author":[{"family":"Casero","given":"Alberto"}],"accessed":{"date-parts":[["2024",5,23]]},"issued":{"date-parts":[["2023",9,14]]}}}],"schema":"https://github.com/citation-style-language/schema/raw/master/csl-citation.json"} </w:instrText>
      </w:r>
      <w:r>
        <w:fldChar w:fldCharType="separate"/>
      </w:r>
      <w:r w:rsidRPr="003346D0">
        <w:rPr>
          <w:rFonts w:ascii="Calibri" w:hAnsi="Calibri" w:cs="Calibri"/>
        </w:rPr>
        <w:t>(Casero, 2023)</w:t>
      </w:r>
      <w:r>
        <w:fldChar w:fldCharType="end"/>
      </w:r>
      <w:r>
        <w:t>. Al ser un proyecto personal, no se utilizarán todas las funcionalidades que esta tecnología puede aportar, ya que no es necesario. No obstante, en otras situaciones en la que se involucren más participantes, podría ser interesante utilizar funcionalidades adicionales de esta tecnología como la creación de ramas, destinada principalmente para el desarrollo colaborativo.</w:t>
      </w:r>
    </w:p>
    <w:p w14:paraId="6F414C9E" w14:textId="77777777" w:rsidR="002F3339" w:rsidRDefault="002F3339" w:rsidP="002F3339">
      <w:r>
        <w:t>Otra herramienta que se utilizará, principalmente para tener una visión más general del proyecto, será ScrumDesk. Mediante la versión community, se pueden realizar varias tareas relacionadas con la metodología Scrum como planificar los diferentes sprints o definir un backlog. ScrumDesk permite tener un enfoque más genérico del proyecto, permitiendo su gestión de una forma más organizada y consecuentemente eficiente</w:t>
      </w:r>
      <w:commentRangeStart w:id="92"/>
      <w:r>
        <w:t xml:space="preserve"> </w:t>
      </w:r>
      <w:commentRangeEnd w:id="92"/>
      <w:r>
        <w:rPr>
          <w:rStyle w:val="Refdecomentario"/>
        </w:rPr>
        <w:commentReference w:id="92"/>
      </w:r>
      <w:r>
        <w:fldChar w:fldCharType="begin"/>
      </w:r>
      <w:r>
        <w:instrText xml:space="preserve"> ADDIN ZOTERO_ITEM CSL_CITATION {"citationID":"BhpervDX","properties":{"formattedCitation":"({\\i{}ScrumDesk, Meaningful Scrum Project Management Tool for Agile Teams}, s.\\uc0\\u160{}f.)","plainCitation":"(ScrumDesk, Meaningful Scrum Project Management Tool for Agile Teams, s. f.)","noteIndex":0},"citationItems":[{"id":98,"uris":["http://zotero.org/users/local/gYoK5uc9/items/4EB7Q5LA"],"itemData":{"id":98,"type":"webpage","abstract":"Agile Product Management Tool &amp; Scrum Project Management Tool. Objectives, roadmaps, releases, sprints, user stories. Kanban board, Retrospective.","container-title":"ScrumDesk, Meaningful Agile","language":"en-US","title":"ScrumDesk, Meaningful Scrum Project Management Tool for Agile teams","URL":"https://www.scrumdesk.com/","accessed":{"date-parts":[["2024",5,23]]}}}],"schema":"https://github.com/citation-style-language/schema/raw/master/csl-citation.json"} </w:instrText>
      </w:r>
      <w:r>
        <w:fldChar w:fldCharType="separate"/>
      </w:r>
      <w:r w:rsidRPr="007173A6">
        <w:rPr>
          <w:rFonts w:ascii="Calibri" w:hAnsi="Calibri" w:cs="Calibri"/>
        </w:rPr>
        <w:t>(</w:t>
      </w:r>
      <w:r w:rsidRPr="007173A6">
        <w:rPr>
          <w:rFonts w:ascii="Calibri" w:hAnsi="Calibri" w:cs="Calibri"/>
          <w:i/>
          <w:iCs/>
        </w:rPr>
        <w:t>ScrumDesk, Meaningful Scrum Project Management Tool for Agile Teams</w:t>
      </w:r>
      <w:r w:rsidRPr="007173A6">
        <w:rPr>
          <w:rFonts w:ascii="Calibri" w:hAnsi="Calibri" w:cs="Calibri"/>
        </w:rPr>
        <w:t>, s. f.)</w:t>
      </w:r>
      <w:r>
        <w:fldChar w:fldCharType="end"/>
      </w:r>
      <w:r>
        <w:t>.</w:t>
      </w:r>
    </w:p>
    <w:p w14:paraId="049B4CA7" w14:textId="77777777" w:rsidR="002F3339" w:rsidRPr="002F3339" w:rsidRDefault="002F3339" w:rsidP="002F3339"/>
    <w:p w14:paraId="3FEED880" w14:textId="28F31EE0" w:rsidR="005F15CA" w:rsidRPr="002F3339" w:rsidRDefault="002F3339" w:rsidP="002F3339">
      <w:pPr>
        <w:pStyle w:val="Ttulo2"/>
        <w:ind w:left="716"/>
        <w:rPr>
          <w:caps w:val="0"/>
        </w:rPr>
      </w:pPr>
      <w:r>
        <w:rPr>
          <w:caps w:val="0"/>
        </w:rPr>
        <w:lastRenderedPageBreak/>
        <w:t>Arquitectura</w:t>
      </w:r>
    </w:p>
    <w:p w14:paraId="41280C66" w14:textId="45F6BFAE" w:rsidR="00C861A7" w:rsidRPr="00C861A7" w:rsidRDefault="00C861A7" w:rsidP="00C861A7">
      <w:r>
        <w:t xml:space="preserve">En el esquema siguiente se puede apreciar la arquitectura que define las fases </w:t>
      </w:r>
      <w:r w:rsidR="007D3D85">
        <w:t>de</w:t>
      </w:r>
      <w:r>
        <w:t xml:space="preserve"> la solución presentada. Estas fases engloban el ciclo de vida completo de un conjunto de datos, pudiendo apreciarse adicionalmente la tecnología utilizada para llevar a cabo dicha fase. En siguientes secciones se desglosará en mayor detalle.</w:t>
      </w:r>
    </w:p>
    <w:p w14:paraId="5DBBB277" w14:textId="33916542" w:rsidR="005F15CA" w:rsidRPr="00F37CFB" w:rsidRDefault="005F15CA" w:rsidP="005F15CA">
      <w:pPr>
        <w:rPr>
          <w:i/>
          <w:iCs/>
        </w:rPr>
      </w:pPr>
      <w:bookmarkStart w:id="93" w:name="_Toc16814213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5</w:t>
      </w:r>
      <w:r w:rsidRPr="00F37CFB">
        <w:rPr>
          <w:b/>
          <w:bCs/>
        </w:rPr>
        <w:fldChar w:fldCharType="end"/>
      </w:r>
      <w:r w:rsidRPr="00F37CFB">
        <w:rPr>
          <w:b/>
          <w:bCs/>
        </w:rPr>
        <w:t>.</w:t>
      </w:r>
      <w:r w:rsidRPr="002A3D58">
        <w:t xml:space="preserve"> </w:t>
      </w:r>
      <w:r w:rsidR="00C861A7">
        <w:t>Arquitectura de las fases del ciclo de vida del dato</w:t>
      </w:r>
      <w:r w:rsidRPr="00F37CFB">
        <w:rPr>
          <w:i/>
          <w:iCs/>
        </w:rPr>
        <w:t>.</w:t>
      </w:r>
      <w:bookmarkEnd w:id="93"/>
    </w:p>
    <w:p w14:paraId="04BA788B" w14:textId="77777777" w:rsidR="005F15CA" w:rsidRDefault="005F15CA" w:rsidP="005F15CA">
      <w:pPr>
        <w:jc w:val="center"/>
      </w:pPr>
      <w:r>
        <w:rPr>
          <w:noProof/>
        </w:rPr>
        <w:drawing>
          <wp:inline distT="0" distB="0" distL="0" distR="0" wp14:anchorId="59DA8015" wp14:editId="2E709E1E">
            <wp:extent cx="5760085" cy="1393825"/>
            <wp:effectExtent l="0" t="0" r="0" b="0"/>
            <wp:docPr id="538022759"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22759" name="Imagen 3" descr="Diagrama&#10;&#10;Descripción generada automáticamente con confianza media"/>
                    <pic:cNvPicPr/>
                  </pic:nvPicPr>
                  <pic:blipFill>
                    <a:blip r:embed="rId22">
                      <a:extLst>
                        <a:ext uri="{28A0092B-C50C-407E-A947-70E740481C1C}">
                          <a14:useLocalDpi xmlns:a14="http://schemas.microsoft.com/office/drawing/2010/main" val="0"/>
                        </a:ext>
                      </a:extLst>
                    </a:blip>
                    <a:stretch>
                      <a:fillRect/>
                    </a:stretch>
                  </pic:blipFill>
                  <pic:spPr>
                    <a:xfrm>
                      <a:off x="0" y="0"/>
                      <a:ext cx="5760085" cy="1393825"/>
                    </a:xfrm>
                    <a:prstGeom prst="rect">
                      <a:avLst/>
                    </a:prstGeom>
                  </pic:spPr>
                </pic:pic>
              </a:graphicData>
            </a:graphic>
          </wp:inline>
        </w:drawing>
      </w:r>
    </w:p>
    <w:p w14:paraId="44933AA9" w14:textId="2F15C4D3" w:rsidR="006F5351" w:rsidRDefault="005F15CA" w:rsidP="00C861A7">
      <w:pPr>
        <w:pStyle w:val="Piedefoto-tabla"/>
        <w:rPr>
          <w:lang w:val="es-ES"/>
        </w:rPr>
      </w:pPr>
      <w:r w:rsidRPr="00F527EC">
        <w:rPr>
          <w:lang w:val="es-ES"/>
        </w:rPr>
        <w:t>Fuente: Elaboración propia.</w:t>
      </w:r>
    </w:p>
    <w:p w14:paraId="0786FCC4" w14:textId="4BFF695A" w:rsidR="00C861A7" w:rsidRDefault="00C861A7" w:rsidP="00C861A7">
      <w:r>
        <w:t>La primera fase</w:t>
      </w:r>
      <w:r w:rsidR="002F3339">
        <w:t xml:space="preserve"> </w:t>
      </w:r>
      <w:r>
        <w:t>comienza con la obtención</w:t>
      </w:r>
      <w:r w:rsidR="002F3339">
        <w:t xml:space="preserve"> de los datos desde APIs públicas, tanto de Open Data Euskadi como de Euskalmet. Esta recogida de datos se ha realizado mediante librerías de Python</w:t>
      </w:r>
      <w:r w:rsidR="00F21831">
        <w:t xml:space="preserve"> y </w:t>
      </w:r>
      <w:r w:rsidR="00A17399">
        <w:t xml:space="preserve">los datos devueltos desde las APIs han sido </w:t>
      </w:r>
      <w:r w:rsidR="00F21831">
        <w:t>almacenando</w:t>
      </w:r>
      <w:r w:rsidR="00A17399">
        <w:t>s</w:t>
      </w:r>
      <w:r w:rsidR="00F21831">
        <w:t xml:space="preserve"> en variables de dicho lenguaje de programación.</w:t>
      </w:r>
      <w:r w:rsidR="00CF23F6">
        <w:t xml:space="preserve"> Los datos recogidos están relacionados con la meteorología y el tráfico del País Vasco.</w:t>
      </w:r>
    </w:p>
    <w:p w14:paraId="7C1D66C6" w14:textId="2E5AF597" w:rsidR="00F21831" w:rsidRDefault="00F21831" w:rsidP="00C861A7">
      <w:r>
        <w:t xml:space="preserve">La segunda fase consiste en recoger esas variables que contienen la totalidad de los datos y aplicarles una limpieza y tratamiento. Posteriormente, se realizará la selección únicamente de los datos que se crean útiles para el proyecto. Esta fase </w:t>
      </w:r>
      <w:r w:rsidR="00A17399">
        <w:t xml:space="preserve">también </w:t>
      </w:r>
      <w:r>
        <w:t>será realizada con el lenguaje de programación Python.</w:t>
      </w:r>
    </w:p>
    <w:p w14:paraId="501C9990" w14:textId="29D7B30D" w:rsidR="00F21831" w:rsidRDefault="00F21831" w:rsidP="00C861A7">
      <w:r>
        <w:t xml:space="preserve">La fase de almacenamiento consistirá únicamente en almacenar los datos obtenidos tras la limpieza y el procesamiento realizado. Mediante librerías de Python se creará el enlace con MongoDB y posteriormente se añadirán los datos </w:t>
      </w:r>
      <w:r w:rsidR="00A17399">
        <w:t xml:space="preserve">tratados </w:t>
      </w:r>
      <w:r>
        <w:t>a la base de datos.</w:t>
      </w:r>
    </w:p>
    <w:p w14:paraId="7A7E1BD8" w14:textId="7BC76A8B" w:rsidR="00F21831" w:rsidRDefault="00F21831" w:rsidP="00C861A7">
      <w:r>
        <w:t xml:space="preserve">En la cuarta fase se comenzará realizando un EDA </w:t>
      </w:r>
      <w:r w:rsidR="00CF23F6">
        <w:t>a los datos hábiles con</w:t>
      </w:r>
      <w:r>
        <w:t xml:space="preserve"> Python. Seguidamente se aplicarán técnicas de IA gracias a librerías </w:t>
      </w:r>
      <w:r w:rsidR="00CF23F6">
        <w:t>más específicas de este mismo lenguaje</w:t>
      </w:r>
      <w:r>
        <w:t>. Estas técnicas serán utilizadas para obtener una información que aporte un mayor valor añadido al análisis realizado, permitiendo obtener información valiosa para la posterior visualización.</w:t>
      </w:r>
    </w:p>
    <w:p w14:paraId="76071709" w14:textId="086299E4" w:rsidR="00510125" w:rsidRDefault="00F21831" w:rsidP="00C861A7">
      <w:r>
        <w:lastRenderedPageBreak/>
        <w:t xml:space="preserve">En la </w:t>
      </w:r>
      <w:r w:rsidR="00510125">
        <w:t>ú</w:t>
      </w:r>
      <w:r>
        <w:t xml:space="preserve">ltima fase, </w:t>
      </w:r>
      <w:r w:rsidR="00510125">
        <w:t xml:space="preserve">la fase de visualización, se recogerán los datos tras su análisis y se plasmarán en un dashboard mediante la herramienta de Power BI. </w:t>
      </w:r>
      <w:r w:rsidR="00A17399">
        <w:t>Gracias a los</w:t>
      </w:r>
      <w:r w:rsidR="00510125">
        <w:t xml:space="preserve"> distintos tipos de visualizaciones dentro de este dashboard, se aportará información variada y relevante al usuario final, la cual será de gran utilidad para llevar a cabo la planificación del deporte.</w:t>
      </w:r>
    </w:p>
    <w:p w14:paraId="494E729E" w14:textId="77777777" w:rsidR="00510125" w:rsidRDefault="00510125">
      <w:pPr>
        <w:spacing w:before="0" w:after="0" w:line="240" w:lineRule="auto"/>
        <w:jc w:val="left"/>
      </w:pPr>
      <w:r>
        <w:br w:type="page"/>
      </w:r>
    </w:p>
    <w:p w14:paraId="721DE2C8" w14:textId="77777777" w:rsidR="007C18BB" w:rsidRPr="007A5E65" w:rsidRDefault="007C18BB" w:rsidP="007C18BB">
      <w:pPr>
        <w:pStyle w:val="Ttulo1"/>
        <w:rPr>
          <w:caps w:val="0"/>
        </w:rPr>
      </w:pPr>
      <w:bookmarkStart w:id="94" w:name="_Toc155946877"/>
      <w:bookmarkStart w:id="95" w:name="_Toc168142090"/>
      <w:bookmarkEnd w:id="4"/>
      <w:bookmarkEnd w:id="5"/>
      <w:r>
        <w:rPr>
          <w:caps w:val="0"/>
        </w:rPr>
        <w:lastRenderedPageBreak/>
        <w:t>Marco normativo</w:t>
      </w:r>
      <w:bookmarkEnd w:id="94"/>
      <w:bookmarkEnd w:id="95"/>
    </w:p>
    <w:p w14:paraId="350E6189" w14:textId="64261805" w:rsidR="007C18BB" w:rsidRDefault="007C18BB" w:rsidP="007C18BB">
      <w:r>
        <w:t>Como se ha mencionado a lo largo del escrito, la mayoría de los datos recogidos desde las diferentes APIs son de un carácter público, lo que no exime su uso en este proyecto. No obstante, el resto de datos se ha corroborado que se rigen bajo la licencia Creative Common, lo que posibilita su uso con fines académicos</w:t>
      </w:r>
      <w:commentRangeStart w:id="96"/>
      <w:r>
        <w:t xml:space="preserve"> </w:t>
      </w:r>
      <w:commentRangeEnd w:id="96"/>
      <w:r w:rsidR="00626CB3">
        <w:rPr>
          <w:rStyle w:val="Refdecomentario"/>
        </w:rPr>
        <w:commentReference w:id="96"/>
      </w:r>
      <w:r>
        <w:fldChar w:fldCharType="begin"/>
      </w:r>
      <w:r w:rsidR="003346D0">
        <w:instrText xml:space="preserve"> ADDIN ZOTERO_ITEM CSL_CITATION {"citationID":"wPczTtWi","properties":{"formattedCitation":"({\\i{}Informaci\\uc0\\u243{}n legal}, 2010)","plainCitation":"(Información legal, 2010)","noteIndex":0},"citationItems":[{"id":100,"uris":["http://zotero.org/users/local/gYoK5uc9/items/WMQH7FSH"],"itemData":{"id":100,"type":"webpage","abstract":"Información legal sobre la licencia de uso de los datos públicos publicados en Open Data Euskadi","genre":"Open Data Euskadi","language":"es","title":"Información legal","URL":"https://opendata.euskadi.eus/general/-/informacion-legal-opendata/","accessed":{"date-parts":[["2024",5,24]]},"issued":{"date-parts":[["2010",3,17]]}}}],"schema":"https://github.com/citation-style-language/schema/raw/master/csl-citation.json"} </w:instrText>
      </w:r>
      <w:r>
        <w:fldChar w:fldCharType="separate"/>
      </w:r>
      <w:r w:rsidR="003346D0" w:rsidRPr="003346D0">
        <w:rPr>
          <w:rFonts w:ascii="Calibri" w:hAnsi="Calibri" w:cs="Calibri"/>
        </w:rPr>
        <w:t>(</w:t>
      </w:r>
      <w:r w:rsidR="003346D0" w:rsidRPr="003346D0">
        <w:rPr>
          <w:rFonts w:ascii="Calibri" w:hAnsi="Calibri" w:cs="Calibri"/>
          <w:i/>
          <w:iCs/>
        </w:rPr>
        <w:t>Información legal</w:t>
      </w:r>
      <w:r w:rsidR="003346D0" w:rsidRPr="003346D0">
        <w:rPr>
          <w:rFonts w:ascii="Calibri" w:hAnsi="Calibri" w:cs="Calibri"/>
        </w:rPr>
        <w:t>, 2010)</w:t>
      </w:r>
      <w:r>
        <w:fldChar w:fldCharType="end"/>
      </w:r>
      <w:r>
        <w:t>.</w:t>
      </w:r>
      <w:r w:rsidR="00170517">
        <w:t xml:space="preserve"> Es necesario aclarar que este conjunto de datos no será utilizado para ninguna otra finalidad más allá de este proyecto educativo, lo que se posibilita tanto por las licencias que poseen como por las normativas que se describirán a continuación.</w:t>
      </w:r>
    </w:p>
    <w:p w14:paraId="5A13F20B" w14:textId="24746969" w:rsidR="00EE0DA6" w:rsidRDefault="00766987" w:rsidP="007C18BB">
      <w:r>
        <w:t>Otro punto de alta relevancia en el uso de este conjunto de datos es que en la totalidad del proyecto se utilizan datos anónimos por lo que no se requiere de la aplicación de la normativa de datos. No obstante, se cumplen las dos pr</w:t>
      </w:r>
      <w:r w:rsidR="00EE0DA6">
        <w:t xml:space="preserve">incipales normas en lo que a protección de datos se refiere. La primera de estas es la </w:t>
      </w:r>
      <w:r w:rsidR="00EE0DA6" w:rsidRPr="00EE0DA6">
        <w:t>Ley Orgánica 3/2018, de 5 de diciembre, de Protección de Datos Personales y garantía de los derechos digitales</w:t>
      </w:r>
      <w:r w:rsidR="00EE0DA6">
        <w:t xml:space="preserve"> </w:t>
      </w:r>
      <w:r w:rsidR="00EE0DA6" w:rsidRPr="00EE0DA6">
        <w:t>(LOPDGDD)</w:t>
      </w:r>
      <w:commentRangeStart w:id="97"/>
      <w:r w:rsidR="00EE0DA6">
        <w:t xml:space="preserve"> </w:t>
      </w:r>
      <w:commentRangeEnd w:id="97"/>
      <w:r w:rsidR="00FA49FE">
        <w:rPr>
          <w:rStyle w:val="Refdecomentario"/>
        </w:rPr>
        <w:commentReference w:id="97"/>
      </w:r>
      <w:r w:rsidR="00EE0DA6">
        <w:fldChar w:fldCharType="begin"/>
      </w:r>
      <w:r w:rsidR="00EE0DA6">
        <w:instrText xml:space="preserve"> ADDIN ZOTERO_ITEM CSL_CITATION {"citationID":"JoSTMVDx","properties":{"formattedCitation":"(Ley Org\\uc0\\u225{}nica 3/2018, de 5 de diciembre, de Protecci\\uc0\\u243{}n de Datos Personales y garant\\uc0\\u237{}a de los derechos digitales, 2018)","plainCitation":"(Ley Orgánica 3/2018, de 5 de diciembre, de Protección de Datos Personales y garantía de los derechos digitales, 2018)","noteIndex":0},"citationItems":[{"id":102,"uris":["http://zotero.org/users/local/gYoK5uc9/items/3XN5MTWM"],"itemData":{"id":102,"type":"legislation","chapter-number":"Boletín Oficial del Estado núm. 294","number":"Ley Orgánica 3/2018","page":"119788-119857","section":"1","title":"Ley Orgánica 3/2018, de 5 de diciembre, de Protección de Datos Personales y garantía de los derechos digitales","URL":"https://www.boe.es/eli/es/lo/2018/12/05/3","volume":"BOE-A-2018-16673","author":[{"literal":"Jefatura del Estado"}],"accessed":{"date-parts":[["2024",5,30]]},"issued":{"date-parts":[["2018",12,6]]}}}],"schema":"https://github.com/citation-style-language/schema/raw/master/csl-citation.json"} </w:instrText>
      </w:r>
      <w:r w:rsidR="00EE0DA6">
        <w:fldChar w:fldCharType="separate"/>
      </w:r>
      <w:r w:rsidR="00EE0DA6" w:rsidRPr="00EE0DA6">
        <w:rPr>
          <w:rFonts w:ascii="Calibri" w:hAnsi="Calibri" w:cs="Calibri"/>
        </w:rPr>
        <w:t>(Ley Orgánica 3/2018, de 5 de diciembre, de Protección de Datos Personales y garantía de los derechos digitales, 2018)</w:t>
      </w:r>
      <w:r w:rsidR="00EE0DA6">
        <w:fldChar w:fldCharType="end"/>
      </w:r>
      <w:r w:rsidR="00EE0DA6">
        <w:t xml:space="preserve"> </w:t>
      </w:r>
    </w:p>
    <w:p w14:paraId="5BBF4F44" w14:textId="68C3B6EC" w:rsidR="00EE0DA6" w:rsidRDefault="00EE0DA6" w:rsidP="007C18BB">
      <w:r>
        <w:t xml:space="preserve">El </w:t>
      </w:r>
      <w:r w:rsidRPr="00EE0DA6">
        <w:t>Reglamento (UE) 2016/679 del Parlamento Europeo y del Consejo de 27 de abril de 2016 relativo a la protección de las personas físicas en lo que respecta al tratamiento de datos personales y a la libre circulación de estos datos</w:t>
      </w:r>
      <w:r>
        <w:t xml:space="preserve"> es considerada como la segunda norma a respetar para cumplir con la legislatura en torno a la protección de datos (</w:t>
      </w:r>
      <w:r w:rsidRPr="00EE0DA6">
        <w:t>RGPD</w:t>
      </w:r>
      <w:r>
        <w:t>)</w:t>
      </w:r>
      <w:commentRangeStart w:id="98"/>
      <w:r w:rsidR="00FA49FE">
        <w:t xml:space="preserve"> </w:t>
      </w:r>
      <w:commentRangeEnd w:id="98"/>
      <w:r w:rsidR="00FA49FE">
        <w:rPr>
          <w:rStyle w:val="Refdecomentario"/>
        </w:rPr>
        <w:commentReference w:id="98"/>
      </w:r>
      <w:r w:rsidR="00FA49FE">
        <w:fldChar w:fldCharType="begin"/>
      </w:r>
      <w:r w:rsidR="00FA49FE">
        <w:instrText xml:space="preserve"> ADDIN ZOTERO_ITEM CSL_CITATION {"citationID":"Vo1JBt9z","properties":{"formattedCitation":"(BOE.es - DOUE-L-2016-80807 Reglamento (UE) 2016/679 del Parlamento Europeo y del Consejo, de\\uc0\\u160{}27 de abril de 2016, relativo a la protecci\\uc0\\u243{}n de las personas f\\uc0\\u237{}sicas en lo que respecta al tratamiento de datos personales y a la libre circulaci\\uc0\\u243{}n de estos datos y por el que se deroga la Directiva\\uc0\\u160{}95/46/CE (Reglamento general de protecci\\uc0\\u243{}n de datos)., 2018)","plainCitation":"(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noteIndex":0},"citationItems":[{"id":117,"uris":["http://zotero.org/users/local/gYoK5uc9/items/WJLE7UB2"],"itemData":{"id":117,"type":"legislation","chapter-number":"Boletín Oficial del Estado núm. 294","page":"88","section":"1","title":"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URL":"https://www.boe.es/buscar/doc.php?id=DOUE-L-2016-80807","volume":"Reglamento (UE) 2016/679","author":[{"literal":"Parlamento Europeo y consejo"}],"accessed":{"date-parts":[["2024",5,30]]},"issued":{"date-parts":[["2018",5,25]]}}}],"schema":"https://github.com/citation-style-language/schema/raw/master/csl-citation.json"} </w:instrText>
      </w:r>
      <w:r w:rsidR="00FA49FE">
        <w:fldChar w:fldCharType="separate"/>
      </w:r>
      <w:r w:rsidR="00FA49FE" w:rsidRPr="00FA49F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w:t>
      </w:r>
      <w:r w:rsidR="00FA49FE">
        <w:fldChar w:fldCharType="end"/>
      </w:r>
      <w:r>
        <w:t>.</w:t>
      </w:r>
    </w:p>
    <w:p w14:paraId="0D1C14AB" w14:textId="78192449" w:rsidR="007C18BB" w:rsidRDefault="00B51D81" w:rsidP="007C18BB">
      <w:r>
        <w:t xml:space="preserve">Por ello, como se puede conocer en la </w:t>
      </w:r>
      <w:r w:rsidR="0067586F">
        <w:t>página</w:t>
      </w:r>
      <w:r>
        <w:t xml:space="preserve"> oficial de Open Data Euskadi, los datos reutilizados de la propia web son aptos en su totalidad para fines como el empleado en este proyecto, permitiendo su recogida, tratamiento, almacenamiento, análisis y visualización</w:t>
      </w:r>
      <w:commentRangeStart w:id="99"/>
      <w:r>
        <w:t xml:space="preserve"> </w:t>
      </w:r>
      <w:commentRangeEnd w:id="99"/>
      <w:r>
        <w:rPr>
          <w:rStyle w:val="Refdecomentario"/>
        </w:rPr>
        <w:commentReference w:id="99"/>
      </w:r>
      <w:r>
        <w:fldChar w:fldCharType="begin"/>
      </w:r>
      <w:r>
        <w:instrText xml:space="preserve"> ADDIN ZOTERO_ITEM CSL_CITATION {"citationID":"Hhw3rciq","properties":{"formattedCitation":"({\\i{}Normativa}, 2017)","plainCitation":"(Normativa, 2017)","noteIndex":0},"citationItems":[{"id":119,"uris":["http://zotero.org/users/local/gYoK5uc9/items/S2T425RF"],"itemData":{"id":119,"type":"webpage","abstract":"Normativa sobre reutilización de la información del sector público","container-title":"Normativa","genre":"Normativa","language":"es","title":"Normativa","URL":"https://opendata.euskadi.eus/sobre-open-data/-/normativa-open-data/","accessed":{"date-parts":[["2024",5,30]]},"issued":{"date-parts":[["2017",6,14]]}}}],"schema":"https://github.com/citation-style-language/schema/raw/master/csl-citation.json"} </w:instrText>
      </w:r>
      <w:r>
        <w:fldChar w:fldCharType="separate"/>
      </w:r>
      <w:r w:rsidRPr="00B51D81">
        <w:rPr>
          <w:rFonts w:ascii="Calibri" w:hAnsi="Calibri" w:cs="Calibri"/>
        </w:rPr>
        <w:t>(</w:t>
      </w:r>
      <w:r w:rsidRPr="00B51D81">
        <w:rPr>
          <w:rFonts w:ascii="Calibri" w:hAnsi="Calibri" w:cs="Calibri"/>
          <w:i/>
          <w:iCs/>
        </w:rPr>
        <w:t>Normativa</w:t>
      </w:r>
      <w:r w:rsidRPr="00B51D81">
        <w:rPr>
          <w:rFonts w:ascii="Calibri" w:hAnsi="Calibri" w:cs="Calibri"/>
        </w:rPr>
        <w:t>, 2017)</w:t>
      </w:r>
      <w:r>
        <w:fldChar w:fldCharType="end"/>
      </w:r>
      <w:r>
        <w:t>.</w:t>
      </w:r>
    </w:p>
    <w:p w14:paraId="320B2F2F" w14:textId="08ED0588" w:rsidR="007C18BB" w:rsidRDefault="007C18BB">
      <w:pPr>
        <w:spacing w:before="0" w:after="0" w:line="240" w:lineRule="auto"/>
        <w:jc w:val="left"/>
        <w:rPr>
          <w:rFonts w:asciiTheme="majorHAnsi" w:hAnsiTheme="majorHAnsi"/>
          <w:bCs/>
          <w:color w:val="0098CD"/>
          <w:kern w:val="32"/>
          <w:sz w:val="36"/>
          <w:szCs w:val="32"/>
        </w:rPr>
      </w:pPr>
      <w:r>
        <w:rPr>
          <w:caps/>
        </w:rPr>
        <w:br w:type="page"/>
      </w:r>
    </w:p>
    <w:p w14:paraId="730CF473" w14:textId="5814D3B8" w:rsidR="00C84740" w:rsidRDefault="009A2FA9" w:rsidP="000D09A0">
      <w:pPr>
        <w:pStyle w:val="Ttulo1"/>
        <w:rPr>
          <w:caps w:val="0"/>
        </w:rPr>
      </w:pPr>
      <w:bookmarkStart w:id="100" w:name="_Toc168142091"/>
      <w:r>
        <w:rPr>
          <w:caps w:val="0"/>
        </w:rPr>
        <w:lastRenderedPageBreak/>
        <w:t>Desarrollo específico de la contribución</w:t>
      </w:r>
      <w:bookmarkEnd w:id="100"/>
    </w:p>
    <w:p w14:paraId="0EEDEEDA" w14:textId="2D9F6D9B" w:rsidR="009229F7" w:rsidRPr="009229F7" w:rsidRDefault="009229F7" w:rsidP="009229F7">
      <w:pPr>
        <w:pStyle w:val="Ttulo2"/>
        <w:rPr>
          <w:caps w:val="0"/>
        </w:rPr>
      </w:pPr>
      <w:r>
        <w:rPr>
          <w:caps w:val="0"/>
        </w:rPr>
        <w:t>Introducción</w:t>
      </w:r>
    </w:p>
    <w:p w14:paraId="40330CAD" w14:textId="415F36AE" w:rsidR="00771DFE" w:rsidRDefault="00B83371" w:rsidP="005D4C0B">
      <w:r>
        <w:t>El ciclo de vida de un conjunto de datos hace referencia a</w:t>
      </w:r>
      <w:r w:rsidR="00A4267C">
        <w:t xml:space="preserve"> una secuencia de etapas por las que pasan los datos a lo largo de su vida útil. Este proceso engloba</w:t>
      </w:r>
      <w:r>
        <w:t xml:space="preserve"> desde </w:t>
      </w:r>
      <w:r w:rsidR="00A4267C">
        <w:t>la generación o recogida de</w:t>
      </w:r>
      <w:r>
        <w:t xml:space="preserve"> los datos hasta </w:t>
      </w:r>
      <w:r w:rsidR="00A4267C">
        <w:t xml:space="preserve">la visualización y publicación de estos. </w:t>
      </w:r>
      <w:r w:rsidR="006F5C8E">
        <w:t xml:space="preserve">Además, </w:t>
      </w:r>
      <w:r w:rsidR="00771DFE">
        <w:t>son varias las razones que hacen de este proceso</w:t>
      </w:r>
      <w:r w:rsidR="001F2B65">
        <w:t xml:space="preserve"> </w:t>
      </w:r>
      <w:r w:rsidR="00771DFE">
        <w:t>una solución altamente relevante, destacando sobre todo en el ámbito empresarial.</w:t>
      </w:r>
    </w:p>
    <w:p w14:paraId="2524F9B5" w14:textId="05C36FB9" w:rsidR="00771DFE" w:rsidRDefault="00771DFE" w:rsidP="005D4C0B">
      <w:r>
        <w:t xml:space="preserve">La primera razón, que a su vez es la más destacable, se resume en </w:t>
      </w:r>
      <w:r w:rsidR="001F2B65">
        <w:t>que</w:t>
      </w:r>
      <w:r>
        <w:t xml:space="preserve"> conforma un procedimiento estandarizado para la gestión eficaz de la información.</w:t>
      </w:r>
      <w:r w:rsidR="001F2B65">
        <w:t xml:space="preserve"> De esta forma, se obtiene el máximo rendimiento a la explotación de los datos, pudiendo transversalizar el proceso a cualquiera de las situaciones posibles, independientemente del ámbito al que pertenezcan los datos. Además, se garantiza la </w:t>
      </w:r>
      <w:r w:rsidR="00817F0D">
        <w:t>regulación,</w:t>
      </w:r>
      <w:r w:rsidR="001F2B65">
        <w:t xml:space="preserve"> así como la seguridad de los datos con los que se trata</w:t>
      </w:r>
      <w:r w:rsidR="0035742A">
        <w:t>.</w:t>
      </w:r>
    </w:p>
    <w:p w14:paraId="18FFABBB" w14:textId="12666D05" w:rsidR="00817F0D" w:rsidRDefault="0035742A" w:rsidP="005D4C0B">
      <w:r>
        <w:t>Otra ventaja</w:t>
      </w:r>
      <w:r w:rsidR="00817F0D">
        <w:t xml:space="preserve"> </w:t>
      </w:r>
      <w:r w:rsidR="008C3C3F">
        <w:t>ciertamente</w:t>
      </w:r>
      <w:r w:rsidR="00817F0D">
        <w:t xml:space="preserve"> </w:t>
      </w:r>
      <w:r w:rsidR="009229F7">
        <w:t>relevan</w:t>
      </w:r>
      <w:r w:rsidR="008C3C3F">
        <w:t>te</w:t>
      </w:r>
      <w:r w:rsidR="00817F0D">
        <w:t xml:space="preserve"> es la </w:t>
      </w:r>
      <w:r w:rsidR="008C3C3F">
        <w:t xml:space="preserve">amplia </w:t>
      </w:r>
      <w:r w:rsidR="00817F0D">
        <w:t>disponibilidad de l</w:t>
      </w:r>
      <w:r w:rsidR="008C3C3F">
        <w:t>os</w:t>
      </w:r>
      <w:r w:rsidR="00817F0D">
        <w:t xml:space="preserve"> datos. Mediante este </w:t>
      </w:r>
      <w:r w:rsidR="006C7AC0">
        <w:t>método</w:t>
      </w:r>
      <w:r w:rsidR="00817F0D">
        <w:t>, se posibilita la obtención de los datos de una forma mucho más veloz, conociendo la distribución en la que se almacenan</w:t>
      </w:r>
      <w:r w:rsidR="009229F7">
        <w:t xml:space="preserve"> los datos</w:t>
      </w:r>
      <w:r w:rsidR="00817F0D">
        <w:t xml:space="preserve">, así como la información que </w:t>
      </w:r>
      <w:r w:rsidR="009229F7">
        <w:t>reportan</w:t>
      </w:r>
      <w:r w:rsidR="00817F0D">
        <w:t>.</w:t>
      </w:r>
      <w:r w:rsidR="009229F7">
        <w:t xml:space="preserve"> </w:t>
      </w:r>
      <w:r w:rsidR="008C3C3F">
        <w:t>Haciendo mención al</w:t>
      </w:r>
      <w:r w:rsidR="00817F0D">
        <w:t xml:space="preserve"> punto anterior, se </w:t>
      </w:r>
      <w:r w:rsidR="002014A2">
        <w:t>enfatiza</w:t>
      </w:r>
      <w:r w:rsidR="00817F0D">
        <w:t xml:space="preserve"> la integridad estructural </w:t>
      </w:r>
      <w:r w:rsidR="00D117C0">
        <w:t>conformada</w:t>
      </w:r>
      <w:r w:rsidR="009229F7">
        <w:t xml:space="preserve"> a través de este proceso. Con una estructura claramente definida y las medidas de seguridad pertinentes, se brinda la posibilidad de tomar decisiones de una forma mucho más eficiente</w:t>
      </w:r>
      <w:commentRangeStart w:id="101"/>
      <w:r w:rsidR="009229F7">
        <w:t>.</w:t>
      </w:r>
      <w:commentRangeEnd w:id="101"/>
      <w:r w:rsidR="00B60204">
        <w:rPr>
          <w:rStyle w:val="Refdecomentario"/>
        </w:rPr>
        <w:commentReference w:id="101"/>
      </w:r>
    </w:p>
    <w:p w14:paraId="3AE25186" w14:textId="3AE22370" w:rsidR="00D117C0" w:rsidRDefault="00D117C0" w:rsidP="005D4C0B">
      <w:r>
        <w:t xml:space="preserve">Por todas las ventajas </w:t>
      </w:r>
      <w:r w:rsidR="008C3C3F">
        <w:t>mencionadas,</w:t>
      </w:r>
      <w:r>
        <w:t xml:space="preserve"> así como las facilidades a más que </w:t>
      </w:r>
      <w:r w:rsidR="008C3C3F">
        <w:t>puede aportar</w:t>
      </w:r>
      <w:r>
        <w:t xml:space="preserve"> este proceso, el ciclo de vida de un conjunto de datos</w:t>
      </w:r>
      <w:r w:rsidR="008C3C3F">
        <w:t xml:space="preserve"> es una herramienta con una utilidad inmensa, siendo mayor aun si cabe el potencial del que dispone. </w:t>
      </w:r>
    </w:p>
    <w:p w14:paraId="6AA5A3AE" w14:textId="53E2F008" w:rsidR="007C267D" w:rsidRDefault="007C267D" w:rsidP="005D4C0B">
      <w:r>
        <w:t>En est</w:t>
      </w:r>
      <w:r w:rsidR="008271B1">
        <w:t>a sección</w:t>
      </w:r>
      <w:r>
        <w:t xml:space="preserve"> se explicará el desarrollo realizado </w:t>
      </w:r>
      <w:r w:rsidR="00685F0D">
        <w:t>en este proyecto, analizando cada fase en detalle y mostrando el valor aportado</w:t>
      </w:r>
      <w:r>
        <w:t>.</w:t>
      </w:r>
      <w:r w:rsidR="007C18BB">
        <w:t xml:space="preserve"> </w:t>
      </w:r>
    </w:p>
    <w:p w14:paraId="7C880012" w14:textId="77777777" w:rsidR="005141A3" w:rsidRDefault="005141A3">
      <w:pPr>
        <w:spacing w:before="0" w:after="0" w:line="240" w:lineRule="auto"/>
        <w:jc w:val="left"/>
        <w:rPr>
          <w:rFonts w:asciiTheme="majorHAnsi" w:hAnsiTheme="majorHAnsi" w:cs="Arial"/>
          <w:bCs/>
          <w:iCs/>
          <w:color w:val="0098CD"/>
          <w:sz w:val="28"/>
          <w:szCs w:val="28"/>
        </w:rPr>
      </w:pPr>
      <w:bookmarkStart w:id="102" w:name="_Toc168142092"/>
      <w:r>
        <w:rPr>
          <w:caps/>
        </w:rPr>
        <w:br w:type="page"/>
      </w:r>
    </w:p>
    <w:p w14:paraId="161E5174" w14:textId="59827324" w:rsidR="00C84740" w:rsidRDefault="00247D1E" w:rsidP="000D09A0">
      <w:pPr>
        <w:pStyle w:val="Ttulo2"/>
        <w:rPr>
          <w:caps w:val="0"/>
        </w:rPr>
      </w:pPr>
      <w:r>
        <w:rPr>
          <w:caps w:val="0"/>
        </w:rPr>
        <w:lastRenderedPageBreak/>
        <w:t>Recogida</w:t>
      </w:r>
      <w:r w:rsidR="00274397">
        <w:rPr>
          <w:caps w:val="0"/>
        </w:rPr>
        <w:t xml:space="preserve"> </w:t>
      </w:r>
      <w:r w:rsidR="00B56B0A">
        <w:rPr>
          <w:caps w:val="0"/>
        </w:rPr>
        <w:t>de datos</w:t>
      </w:r>
      <w:bookmarkEnd w:id="102"/>
    </w:p>
    <w:p w14:paraId="20EC1723" w14:textId="3D5B2EEF" w:rsidR="00B83371" w:rsidRDefault="008271B1" w:rsidP="00B83371">
      <w:r>
        <w:t>Tras identificar un boceto con la idea del proyecto, el primer aspecto a tratar fue encontrar un origen del cual obtener los datos para llevar a cabo dicha propuesta. Gracias a otros proyectos previos ya realizados</w:t>
      </w:r>
      <w:r w:rsidR="004203E6">
        <w:t>,</w:t>
      </w:r>
      <w:r>
        <w:t xml:space="preserve"> se conocía el repositorio de datos publico de Open Data Euskadi. </w:t>
      </w:r>
      <w:r w:rsidR="001C6C0F">
        <w:t>Además</w:t>
      </w:r>
      <w:r>
        <w:t xml:space="preserve">, </w:t>
      </w:r>
      <w:r w:rsidR="005141A3">
        <w:t>como consecuencia de</w:t>
      </w:r>
      <w:r w:rsidR="004203E6">
        <w:t xml:space="preserve"> la investigación realizada para el estado del arte, se pudieron valor</w:t>
      </w:r>
      <w:r w:rsidR="000661C9">
        <w:t>ar</w:t>
      </w:r>
      <w:r w:rsidR="004203E6">
        <w:t xml:space="preserve"> distintas alternativas tanto en el formato de los </w:t>
      </w:r>
      <w:r w:rsidR="000661C9">
        <w:t>datos,</w:t>
      </w:r>
      <w:r w:rsidR="004203E6">
        <w:t xml:space="preserve"> como en el origen de los mismos. </w:t>
      </w:r>
    </w:p>
    <w:p w14:paraId="582B7113" w14:textId="60BF91B6" w:rsidR="002D0E1D" w:rsidRDefault="000661C9" w:rsidP="00B83371">
      <w:r>
        <w:t xml:space="preserve">Finalmente, se decidió recoger los datos mediante APIs no solo de Open Data </w:t>
      </w:r>
      <w:r w:rsidR="00756442">
        <w:t>Euskadi,</w:t>
      </w:r>
      <w:r>
        <w:t xml:space="preserve"> sino que también de Euskalmet, la agencia de meteorología m</w:t>
      </w:r>
      <w:r w:rsidR="00756442">
        <w:t>á</w:t>
      </w:r>
      <w:r>
        <w:t>s conocida en el País Vasco.</w:t>
      </w:r>
      <w:r w:rsidR="002D0E1D">
        <w:t xml:space="preserve"> Ambas organizaciones poseen una alta confiabilidad en los datos que facilitan, ya que son entidades </w:t>
      </w:r>
      <w:r w:rsidR="00492281">
        <w:t>oficiales</w:t>
      </w:r>
      <w:r w:rsidR="002D0E1D">
        <w:t xml:space="preserve"> </w:t>
      </w:r>
      <w:r w:rsidR="00492281">
        <w:t>descendentes del</w:t>
      </w:r>
      <w:r w:rsidR="002D0E1D">
        <w:t xml:space="preserve"> Gobierno Vasco</w:t>
      </w:r>
      <w:r w:rsidR="00492281">
        <w:t>.</w:t>
      </w:r>
      <w:r w:rsidR="004B1864">
        <w:t xml:space="preserve"> Consecuentemente, están recogidas en la página oficial del Gobierno de España, bajo la supervisión del Ministerio para la transformación digital y de la función pública</w:t>
      </w:r>
      <w:commentRangeStart w:id="103"/>
      <w:r w:rsidR="004B1864">
        <w:t xml:space="preserve"> </w:t>
      </w:r>
      <w:commentRangeEnd w:id="103"/>
      <w:r w:rsidR="004B1864">
        <w:rPr>
          <w:rStyle w:val="Refdecomentario"/>
        </w:rPr>
        <w:commentReference w:id="103"/>
      </w:r>
      <w:r w:rsidR="004B1864">
        <w:fldChar w:fldCharType="begin"/>
      </w:r>
      <w:r w:rsidR="004B1864">
        <w:instrText xml:space="preserve"> ADDIN ZOTERO_ITEM CSL_CITATION {"citationID":"Qid69joV","properties":{"formattedCitation":"({\\i{}Open Data Euskadi | datos.gob.es}, s.\\uc0\\u160{}f.)","plainCitation":"(Open Data Euskadi | datos.gob.es, s. f.)","noteIndex":0},"citationItems":[{"id":126,"uris":["http://zotero.org/users/local/gYoK5uc9/items/BEFBB5CE"],"itemData":{"id":126,"type":"webpage","title":"Open Data Euskadi | datos.gob.es","URL":"https://datos.gob.es/es/iniciativas/open-data-euskadi","accessed":{"date-parts":[["2024",6,7]]}}}],"schema":"https://github.com/citation-style-language/schema/raw/master/csl-citation.json"} </w:instrText>
      </w:r>
      <w:r w:rsidR="004B1864">
        <w:fldChar w:fldCharType="separate"/>
      </w:r>
      <w:r w:rsidR="004B1864" w:rsidRPr="004B1864">
        <w:rPr>
          <w:rFonts w:ascii="Calibri" w:hAnsi="Calibri" w:cs="Calibri"/>
        </w:rPr>
        <w:t>(</w:t>
      </w:r>
      <w:r w:rsidR="004B1864" w:rsidRPr="004B1864">
        <w:rPr>
          <w:rFonts w:ascii="Calibri" w:hAnsi="Calibri" w:cs="Calibri"/>
          <w:i/>
          <w:iCs/>
        </w:rPr>
        <w:t>Open Data Euskadi | datos.gob.es</w:t>
      </w:r>
      <w:r w:rsidR="004B1864" w:rsidRPr="004B1864">
        <w:rPr>
          <w:rFonts w:ascii="Calibri" w:hAnsi="Calibri" w:cs="Calibri"/>
        </w:rPr>
        <w:t>, s. f.)</w:t>
      </w:r>
      <w:r w:rsidR="004B1864">
        <w:fldChar w:fldCharType="end"/>
      </w:r>
      <w:r w:rsidR="004B1864">
        <w:t xml:space="preserve">. </w:t>
      </w:r>
    </w:p>
    <w:p w14:paraId="04BDF37D" w14:textId="77777777" w:rsidR="009B7C27" w:rsidRDefault="005141A3" w:rsidP="00B83371">
      <w:r>
        <w:t xml:space="preserve">Mediante estas APIs se pudieron recoger datos referentes al tráfico y a la meteorología del País Vasco, permitiendo conformar la base del proyecto Biker. </w:t>
      </w:r>
      <w:r w:rsidR="004B1864">
        <w:t xml:space="preserve">No obstante, la </w:t>
      </w:r>
      <w:r w:rsidR="009B7C27">
        <w:t xml:space="preserve">obtención de estos datos no fue únicamente </w:t>
      </w:r>
      <w:r w:rsidR="009B7C27">
        <w:t>mediante la ejecución de un código Python</w:t>
      </w:r>
      <w:r w:rsidR="009B7C27">
        <w:t xml:space="preserve">, sino que se siguió una </w:t>
      </w:r>
      <w:r w:rsidR="004B1864">
        <w:t xml:space="preserve">metodología </w:t>
      </w:r>
      <w:r w:rsidR="009B7C27">
        <w:t>con sus respectivas fases.</w:t>
      </w:r>
    </w:p>
    <w:p w14:paraId="12EFB985" w14:textId="4730C6BD" w:rsidR="009B7C27" w:rsidRDefault="009B7C27" w:rsidP="00B83371">
      <w:r>
        <w:t xml:space="preserve">La fase inicial de este procedimiento se fundamentó en investigar los diferentes parámetros y usos que </w:t>
      </w:r>
      <w:r w:rsidR="006C7AC0">
        <w:t xml:space="preserve">permitía </w:t>
      </w:r>
      <w:r>
        <w:t xml:space="preserve">cada API. Tras conocer </w:t>
      </w:r>
      <w:r w:rsidR="006C7AC0">
        <w:t xml:space="preserve">estas funcionalidades en </w:t>
      </w:r>
      <w:r>
        <w:t>cada una de las APIs que se iba</w:t>
      </w:r>
      <w:r w:rsidR="00FA5BE5">
        <w:t>n</w:t>
      </w:r>
      <w:r>
        <w:t xml:space="preserve"> a utilizar, se realizaron una serie de pruebas con la aplicación de Postman.</w:t>
      </w:r>
      <w:r w:rsidR="006C7AC0">
        <w:t xml:space="preserve"> </w:t>
      </w:r>
      <w:r w:rsidR="00FA5BE5">
        <w:t>Adicionalmente, m</w:t>
      </w:r>
      <w:r w:rsidR="006C7AC0">
        <w:t xml:space="preserve">ediante esta herramienta se </w:t>
      </w:r>
      <w:r w:rsidR="00FA5BE5">
        <w:t>incluyó</w:t>
      </w:r>
      <w:r w:rsidR="006C7AC0">
        <w:t xml:space="preserve"> el Bearer Token para las APIs que lo requerían, que </w:t>
      </w:r>
      <w:r w:rsidR="00FA5BE5">
        <w:t>concretamente</w:t>
      </w:r>
      <w:r w:rsidR="006C7AC0">
        <w:t xml:space="preserve"> fueron </w:t>
      </w:r>
      <w:r w:rsidR="00FA5BE5">
        <w:t>aquellas</w:t>
      </w:r>
      <w:r w:rsidR="006C7AC0">
        <w:t xml:space="preserve"> facilitadas por Euskalmet. Una vez asegurado el correcto funcionamiento de las APIs, se incluyeron dichas consultas en el código Python con el fin de recoger los datos y continuar con el ciclo de vida del conjunto d</w:t>
      </w:r>
      <w:r w:rsidR="00FA5BE5">
        <w:t>e datos.</w:t>
      </w:r>
    </w:p>
    <w:p w14:paraId="53F34933" w14:textId="77777777" w:rsidR="00A76178" w:rsidRDefault="00A76178">
      <w:pPr>
        <w:spacing w:before="0" w:after="0" w:line="240" w:lineRule="auto"/>
        <w:jc w:val="left"/>
      </w:pPr>
      <w:r>
        <w:br w:type="page"/>
      </w:r>
    </w:p>
    <w:p w14:paraId="0ADCF192" w14:textId="2E1E1AB4" w:rsidR="000661C9" w:rsidRDefault="00FA5BE5" w:rsidP="00B83371">
      <w:r>
        <w:lastRenderedPageBreak/>
        <w:t>Para tener una visión con mayor detalle, a</w:t>
      </w:r>
      <w:r w:rsidR="004C4A1D">
        <w:t xml:space="preserve"> continuación se presentan </w:t>
      </w:r>
      <w:r w:rsidR="00756442">
        <w:t xml:space="preserve">las APIs </w:t>
      </w:r>
      <w:r>
        <w:t>que</w:t>
      </w:r>
      <w:r w:rsidR="00756442">
        <w:t xml:space="preserve"> recogieron la totalidad de los datos utilizados en este proyecto.</w:t>
      </w:r>
    </w:p>
    <w:p w14:paraId="0E3BE28C" w14:textId="00066B02" w:rsidR="00D27B04" w:rsidRDefault="002D32D1" w:rsidP="00F47B90">
      <w:pPr>
        <w:pStyle w:val="Prrafodelista"/>
        <w:numPr>
          <w:ilvl w:val="0"/>
          <w:numId w:val="74"/>
        </w:numPr>
      </w:pPr>
      <w:r>
        <w:t xml:space="preserve">Número de páginas </w:t>
      </w:r>
      <w:r w:rsidR="00067F39">
        <w:t>en los que se agrupan los puntos de medición:</w:t>
      </w:r>
    </w:p>
    <w:p w14:paraId="16672E37" w14:textId="77D34BD0" w:rsidR="00D27B04" w:rsidRDefault="00000000" w:rsidP="00D27B04">
      <w:pPr>
        <w:pStyle w:val="Prrafodelista"/>
      </w:pPr>
      <w:hyperlink r:id="rId23" w:history="1">
        <w:r w:rsidR="00D27B04" w:rsidRPr="003D0579">
          <w:rPr>
            <w:rStyle w:val="Hipervnculo"/>
          </w:rPr>
          <w:t>https://api.euskadi.eus/traffic/v1.0/meters</w:t>
        </w:r>
      </w:hyperlink>
      <w:r w:rsidR="00D27B04">
        <w:t xml:space="preserve"> </w:t>
      </w:r>
    </w:p>
    <w:p w14:paraId="7D04F60E" w14:textId="22AD39F6" w:rsidR="00446656" w:rsidRDefault="00446656" w:rsidP="00446656">
      <w:pPr>
        <w:pStyle w:val="Prrafodelista"/>
      </w:pPr>
      <w:r>
        <w:t xml:space="preserve">Se utiliza esta API </w:t>
      </w:r>
      <w:r w:rsidR="00206203">
        <w:t xml:space="preserve">de Open Data Euskadi </w:t>
      </w:r>
      <w:r>
        <w:t>para conocer el número de puntos de medici</w:t>
      </w:r>
      <w:r w:rsidR="00D27B04">
        <w:t>ón existentes en todo el País Vasco, y consecuentemente en cuantas páginas se agrupan. El valor obtenido será utilizado en posteriores APIs.</w:t>
      </w:r>
    </w:p>
    <w:p w14:paraId="1803418A" w14:textId="4ECBE45C" w:rsidR="00D27B04" w:rsidRDefault="002D32D1" w:rsidP="00D27B04">
      <w:pPr>
        <w:pStyle w:val="Prrafodelista"/>
        <w:numPr>
          <w:ilvl w:val="0"/>
          <w:numId w:val="74"/>
        </w:numPr>
      </w:pPr>
      <w:r>
        <w:t xml:space="preserve">Listado de </w:t>
      </w:r>
      <w:r w:rsidR="00067F39">
        <w:t>los puntos de medición:</w:t>
      </w:r>
    </w:p>
    <w:p w14:paraId="4A809459" w14:textId="7FADACEF" w:rsidR="002D32D1" w:rsidRDefault="00000000" w:rsidP="002D32D1">
      <w:pPr>
        <w:pStyle w:val="Prrafodelista"/>
      </w:pPr>
      <w:hyperlink r:id="rId24" w:history="1">
        <w:r w:rsidR="002D32D1" w:rsidRPr="003D0579">
          <w:rPr>
            <w:rStyle w:val="Hipervnculo"/>
          </w:rPr>
          <w:t>https://api.euskadi.eus/traffic/v1.0/meters?_page={config.num_pag_meter}</w:t>
        </w:r>
      </w:hyperlink>
      <w:r w:rsidR="002D32D1">
        <w:t xml:space="preserve"> </w:t>
      </w:r>
    </w:p>
    <w:p w14:paraId="1D3FE632" w14:textId="0E4953BC" w:rsidR="004B1864" w:rsidRDefault="00D27B04" w:rsidP="00A76178">
      <w:pPr>
        <w:pStyle w:val="Prrafodelista"/>
      </w:pPr>
      <w:r>
        <w:t xml:space="preserve">Se utiliza esta API </w:t>
      </w:r>
      <w:r w:rsidR="00206203">
        <w:t xml:space="preserve">de Open Data Euskadi </w:t>
      </w:r>
      <w:r>
        <w:t xml:space="preserve">para recoger un listado con los identificadores únicos de todos los puntos de medición existentes en el País Vasco. </w:t>
      </w:r>
      <w:r w:rsidR="00067F39">
        <w:t>Estos valores retroalimentarán otras APIs que aportarán los valores que realmente serán utilizados. La variable “</w:t>
      </w:r>
      <w:r w:rsidR="00067F39" w:rsidRPr="00067F39">
        <w:rPr>
          <w:i/>
          <w:iCs/>
        </w:rPr>
        <w:t>config.num_pag_meter</w:t>
      </w:r>
      <w:r w:rsidR="00067F39">
        <w:t>” recorrerá todas las páginas en las que existen datos para recoger sus respectivos identificadores únicos.</w:t>
      </w:r>
    </w:p>
    <w:p w14:paraId="1ECF4BD7" w14:textId="573EBF5B" w:rsidR="00CF69FA" w:rsidRDefault="00CF69FA" w:rsidP="00615D76">
      <w:pPr>
        <w:pStyle w:val="Prrafodelista"/>
        <w:numPr>
          <w:ilvl w:val="0"/>
          <w:numId w:val="74"/>
        </w:numPr>
      </w:pPr>
      <w:r>
        <w:t>Valores de los</w:t>
      </w:r>
      <w:r w:rsidR="0044411D">
        <w:t xml:space="preserve"> flujos de circulación</w:t>
      </w:r>
      <w:r w:rsidR="00067F39">
        <w:t>:</w:t>
      </w:r>
    </w:p>
    <w:p w14:paraId="0531DBA9" w14:textId="7C1C6FC8" w:rsidR="002D32D1" w:rsidRDefault="00000000" w:rsidP="00CF69FA">
      <w:pPr>
        <w:pStyle w:val="Prrafodelista"/>
      </w:pPr>
      <w:hyperlink r:id="rId25" w:history="1">
        <w:r w:rsidR="00CF69FA" w:rsidRPr="003D0579">
          <w:rPr>
            <w:rStyle w:val="Hipervnculo"/>
          </w:rPr>
          <w:t>https://api.euskadi.eus/traffic/v1.0/flows/byYear/{year_month[0]}/{year_month[1]}/byMeter/{meterId}</w:t>
        </w:r>
      </w:hyperlink>
    </w:p>
    <w:p w14:paraId="54B22367" w14:textId="3009CD8A" w:rsidR="00A20E76" w:rsidRDefault="00067F39" w:rsidP="00E47EF9">
      <w:pPr>
        <w:pStyle w:val="Prrafodelista"/>
      </w:pPr>
      <w:r>
        <w:t xml:space="preserve">Esta API </w:t>
      </w:r>
      <w:r w:rsidR="00206203">
        <w:t xml:space="preserve">de Open Data Euskadi </w:t>
      </w:r>
      <w:r>
        <w:t>obtendrá los datos de cada punto de medición en un año y mes concreto. En la variable “</w:t>
      </w:r>
      <w:r w:rsidRPr="00E47EF9">
        <w:rPr>
          <w:i/>
          <w:iCs/>
        </w:rPr>
        <w:t>year_month</w:t>
      </w:r>
      <w:r>
        <w:t>”</w:t>
      </w:r>
      <w:r w:rsidR="00E47EF9">
        <w:t xml:space="preserve"> se almacenarán parejas de valores </w:t>
      </w:r>
      <w:r w:rsidR="00A20E76">
        <w:t xml:space="preserve">que hacen referencia </w:t>
      </w:r>
      <w:r w:rsidR="00E47EF9">
        <w:t>a la fecha, siendo el primer</w:t>
      </w:r>
      <w:r w:rsidR="00A20E76">
        <w:t xml:space="preserve"> valor </w:t>
      </w:r>
      <w:r w:rsidR="00E47EF9">
        <w:t xml:space="preserve">el año </w:t>
      </w:r>
      <w:r w:rsidR="00A20E76">
        <w:t>y</w:t>
      </w:r>
      <w:r w:rsidR="00E47EF9">
        <w:t xml:space="preserve"> el segundo el </w:t>
      </w:r>
      <w:r w:rsidR="00A20E76">
        <w:t xml:space="preserve">del </w:t>
      </w:r>
      <w:r w:rsidR="00E47EF9">
        <w:t xml:space="preserve">mes. </w:t>
      </w:r>
    </w:p>
    <w:p w14:paraId="1873D993" w14:textId="7ABE6029" w:rsidR="00067F39" w:rsidRDefault="00E47EF9" w:rsidP="00CF69FA">
      <w:pPr>
        <w:pStyle w:val="Prrafodelista"/>
      </w:pPr>
      <w:r>
        <w:t>Para el otro parámetro, “</w:t>
      </w:r>
      <w:r w:rsidRPr="00A20E76">
        <w:rPr>
          <w:i/>
          <w:iCs/>
        </w:rPr>
        <w:t>meterId</w:t>
      </w:r>
      <w:r>
        <w:t>”, se utilizarán todos los valores recogidos en la API que previamente ha obtenido el listado de los puntos de medición, aplicando cada uno de forma iterativa.</w:t>
      </w:r>
      <w:r w:rsidR="00A20E76">
        <w:t xml:space="preserve"> </w:t>
      </w:r>
      <w:r>
        <w:t xml:space="preserve">De esta forma, se recorrerán todas las fechas establecidas entre la fecha inicial y fecha final para cada punto de medición. </w:t>
      </w:r>
      <w:r w:rsidR="00A20E76">
        <w:t>Y de igual forma</w:t>
      </w:r>
      <w:r w:rsidR="00D96FFE">
        <w:t>, este proceso se llevará a cabo para todos los identificadores únicos de los puntos de medición, lo que conformará un amplio catalogo de datos sobre los que trabajar</w:t>
      </w:r>
      <w:r w:rsidR="00A20E76">
        <w:t>.</w:t>
      </w:r>
    </w:p>
    <w:p w14:paraId="166F1AD2" w14:textId="380C6EC2" w:rsidR="00206203" w:rsidRDefault="00206203" w:rsidP="00206203">
      <w:pPr>
        <w:pStyle w:val="Prrafodelista"/>
        <w:numPr>
          <w:ilvl w:val="0"/>
          <w:numId w:val="74"/>
        </w:numPr>
      </w:pPr>
      <w:r>
        <w:t>Valores de la calidad del aire:</w:t>
      </w:r>
    </w:p>
    <w:p w14:paraId="773E755E" w14:textId="5001E829" w:rsidR="00206203" w:rsidRDefault="00000000" w:rsidP="00206203">
      <w:pPr>
        <w:pStyle w:val="Prrafodelista"/>
      </w:pPr>
      <w:hyperlink r:id="rId26" w:history="1">
        <w:r w:rsidR="00206203" w:rsidRPr="003D0579">
          <w:rPr>
            <w:rStyle w:val="Hipervnculo"/>
          </w:rPr>
          <w:t>https://api.euskadi.eus/air-quality/measurements/daily/counties/{prov}/from/{inicio}/to/{fin}</w:t>
        </w:r>
      </w:hyperlink>
    </w:p>
    <w:p w14:paraId="14484EF2" w14:textId="31C5432E" w:rsidR="00206203" w:rsidRDefault="00206203" w:rsidP="00206203">
      <w:pPr>
        <w:pStyle w:val="Prrafodelista"/>
      </w:pPr>
      <w:r>
        <w:t xml:space="preserve">Mediante esta API de Open Data Euskadi se obtendrán los valores referentes a la calidad del aire en diferentes estaciones meteorológicas ubicadas por el País Vasco. </w:t>
      </w:r>
      <w:r>
        <w:lastRenderedPageBreak/>
        <w:t>Esta API la componen 3 diferentes parámetros. El primero de ellos hace referencia a la provincia en la que se quieren recoger datos. Como tal, cada una de las 3 provincias que componen el País Vasco tiene asociado un código numérico que referencia a dicha zona geográfica y se utilizará en esta ocasión. El segundo y tercer parámetro limitan el uso de la API temporalmente, ya que se define la fecha de inicio y fin de la recogida de dichos datos.</w:t>
      </w:r>
    </w:p>
    <w:p w14:paraId="6C65C3A6" w14:textId="6376935C" w:rsidR="00800F21" w:rsidRDefault="001C6C0F" w:rsidP="00800F21">
      <w:pPr>
        <w:pStyle w:val="Prrafodelista"/>
        <w:numPr>
          <w:ilvl w:val="0"/>
          <w:numId w:val="74"/>
        </w:numPr>
      </w:pPr>
      <w:r>
        <w:t xml:space="preserve">Listado de las </w:t>
      </w:r>
      <w:r w:rsidR="00800F21">
        <w:t xml:space="preserve">estaciones </w:t>
      </w:r>
      <w:r>
        <w:t xml:space="preserve">de </w:t>
      </w:r>
      <w:r w:rsidR="00800F21">
        <w:t>Euskalmet</w:t>
      </w:r>
      <w:r>
        <w:t>:</w:t>
      </w:r>
    </w:p>
    <w:p w14:paraId="1CF77802" w14:textId="3EA057C2" w:rsidR="001C6C0F" w:rsidRDefault="00000000" w:rsidP="001C6C0F">
      <w:pPr>
        <w:pStyle w:val="Prrafodelista"/>
      </w:pPr>
      <w:hyperlink r:id="rId27" w:history="1">
        <w:r w:rsidR="001C6C0F" w:rsidRPr="00473265">
          <w:rPr>
            <w:rStyle w:val="Hipervnculo"/>
          </w:rPr>
          <w:t>https://api.euskadi.eus/euskalmet/stations</w:t>
        </w:r>
      </w:hyperlink>
      <w:r w:rsidR="001C6C0F">
        <w:t xml:space="preserve"> </w:t>
      </w:r>
    </w:p>
    <w:p w14:paraId="55A044B6" w14:textId="00BA315E" w:rsidR="001C6C0F" w:rsidRDefault="001C6C0F" w:rsidP="001C6C0F">
      <w:pPr>
        <w:pStyle w:val="Prrafodelista"/>
      </w:pPr>
      <w:r>
        <w:t xml:space="preserve">Se utiliza esta API de Euskalmet para recoger un listado con datos de las estaciones existentes en el País Vasco. Los principales datos que se recogen son tanto los identificadores únicos de las </w:t>
      </w:r>
      <w:r w:rsidR="00F400EA">
        <w:t>estaciones,</w:t>
      </w:r>
      <w:r>
        <w:t xml:space="preserve"> así como la fecha </w:t>
      </w:r>
      <w:r w:rsidR="00F400EA">
        <w:t xml:space="preserve">de su </w:t>
      </w:r>
      <w:r w:rsidR="00DD1DE6">
        <w:t>snapshot, lo que puede asemejarse a una copia de seguridad</w:t>
      </w:r>
      <w:r w:rsidR="00F400EA">
        <w:t>.</w:t>
      </w:r>
    </w:p>
    <w:p w14:paraId="0A3A7917" w14:textId="338ADDB0" w:rsidR="009934F5" w:rsidRDefault="009934F5" w:rsidP="009934F5">
      <w:pPr>
        <w:pStyle w:val="Prrafodelista"/>
        <w:numPr>
          <w:ilvl w:val="0"/>
          <w:numId w:val="74"/>
        </w:numPr>
      </w:pPr>
      <w:r>
        <w:t>Datos de las incidencias en las carreteras del País Vasco:</w:t>
      </w:r>
    </w:p>
    <w:p w14:paraId="5341AF54" w14:textId="0ACB1BA1" w:rsidR="009934F5" w:rsidRDefault="00000000" w:rsidP="001C6C0F">
      <w:pPr>
        <w:pStyle w:val="Prrafodelista"/>
      </w:pPr>
      <w:hyperlink r:id="rId28" w:history="1">
        <w:r w:rsidR="009934F5" w:rsidRPr="00520F3C">
          <w:rPr>
            <w:rStyle w:val="Hipervnculo"/>
          </w:rPr>
          <w:t>https://api.euskadi.eus/traffic//v1.0/incidences/byDate/{year}/{month}/{day}</w:t>
        </w:r>
      </w:hyperlink>
    </w:p>
    <w:p w14:paraId="4EBF8E06" w14:textId="606A42D0" w:rsidR="00A20E76" w:rsidRDefault="009934F5" w:rsidP="004B1864">
      <w:pPr>
        <w:pStyle w:val="Prrafodelista"/>
      </w:pPr>
      <w:r>
        <w:t>Se utiliza esta API de Open Data Euskadi para recoger los datos relacionados con las incidencias en las carreteras del País Vasco. Entre estos datos, se puede encontrar la carretera en la que ocurrió el incidente, el tipo de incidente y el intervalo de su duración, a través de la fecha de inicio y de fin.</w:t>
      </w:r>
      <w:r w:rsidR="00A20E76">
        <w:t xml:space="preserve"> Los parámetros que se utilizan únicamente hacen referencia a la fecha concreta en la que interesa conocer las incidencias ocurridas.</w:t>
      </w:r>
    </w:p>
    <w:p w14:paraId="03291234" w14:textId="747C05B2" w:rsidR="00F400EA" w:rsidRDefault="00F400EA" w:rsidP="00F400EA">
      <w:pPr>
        <w:pStyle w:val="Prrafodelista"/>
        <w:numPr>
          <w:ilvl w:val="0"/>
          <w:numId w:val="74"/>
        </w:numPr>
      </w:pPr>
      <w:r>
        <w:t>Valores de las estaciones de Euskalmet:</w:t>
      </w:r>
    </w:p>
    <w:p w14:paraId="51EEF3A2" w14:textId="4A021ED5" w:rsidR="00800F21" w:rsidRDefault="00000000" w:rsidP="00800F21">
      <w:pPr>
        <w:pStyle w:val="Prrafodelista"/>
      </w:pPr>
      <w:hyperlink r:id="rId29" w:history="1">
        <w:r w:rsidR="00800F21" w:rsidRPr="003D0579">
          <w:rPr>
            <w:rStyle w:val="Hipervnculo"/>
          </w:rPr>
          <w:t>https://api.euskadi.eus/euskalmet/stations/{est}/{snap}</w:t>
        </w:r>
      </w:hyperlink>
    </w:p>
    <w:p w14:paraId="3A593A55" w14:textId="77777777" w:rsidR="00DD1DE6" w:rsidRDefault="00DD1DE6" w:rsidP="00800F21">
      <w:pPr>
        <w:pStyle w:val="Prrafodelista"/>
      </w:pPr>
      <w:r>
        <w:t xml:space="preserve">Mediante esta API de Euskalmet se obtendrán los datos de las estaciones en la fecha de una de sus copias de seguridad realizadas, permitiendo conocer los valores que recogen los diferentes sensores que componen la estación. </w:t>
      </w:r>
    </w:p>
    <w:p w14:paraId="185C513A" w14:textId="02FFCD33" w:rsidR="00067F39" w:rsidRDefault="00DD1DE6" w:rsidP="009934F5">
      <w:pPr>
        <w:pStyle w:val="Prrafodelista"/>
      </w:pPr>
      <w:r>
        <w:t xml:space="preserve">El procedimiento que se sigue consiste en alimentar la propia API desde un array que se compone a su vez por varios objetos. Estos objetos </w:t>
      </w:r>
      <w:r w:rsidR="00F56206">
        <w:t>más</w:t>
      </w:r>
      <w:r>
        <w:t xml:space="preserve"> concretamente son parejas de datos, donde se almacena el identificador único de la estación</w:t>
      </w:r>
      <w:r w:rsidR="00F56206">
        <w:t xml:space="preserve"> como primer dato </w:t>
      </w:r>
      <w:r>
        <w:t xml:space="preserve">y la fecha del snapshot </w:t>
      </w:r>
      <w:r w:rsidR="00F56206">
        <w:t>más</w:t>
      </w:r>
      <w:r>
        <w:t xml:space="preserve"> reciente de esa estación</w:t>
      </w:r>
      <w:r w:rsidR="00F56206">
        <w:t xml:space="preserve"> </w:t>
      </w:r>
      <w:r w:rsidR="002D0E1D">
        <w:t>en segunda posición</w:t>
      </w:r>
      <w:r w:rsidR="00F56206">
        <w:t xml:space="preserve">. Estos valores se facilitan a la API mediante los parámetros </w:t>
      </w:r>
      <w:r w:rsidR="00F56206" w:rsidRPr="00F56206">
        <w:rPr>
          <w:i/>
          <w:iCs/>
        </w:rPr>
        <w:t>“est”</w:t>
      </w:r>
      <w:r w:rsidR="00F56206">
        <w:t xml:space="preserve"> y </w:t>
      </w:r>
      <w:r w:rsidR="00F56206" w:rsidRPr="00F56206">
        <w:rPr>
          <w:i/>
          <w:iCs/>
        </w:rPr>
        <w:t>“snap”</w:t>
      </w:r>
      <w:r w:rsidR="00F56206">
        <w:t xml:space="preserve"> respectivamente.</w:t>
      </w:r>
    </w:p>
    <w:p w14:paraId="310797ED" w14:textId="26038388" w:rsidR="00247D1E" w:rsidRDefault="00274397" w:rsidP="00247D1E">
      <w:pPr>
        <w:pStyle w:val="Ttulo2"/>
        <w:rPr>
          <w:caps w:val="0"/>
        </w:rPr>
      </w:pPr>
      <w:bookmarkStart w:id="104" w:name="_Toc168142094"/>
      <w:r>
        <w:rPr>
          <w:caps w:val="0"/>
        </w:rPr>
        <w:lastRenderedPageBreak/>
        <w:t xml:space="preserve">Limpieza </w:t>
      </w:r>
      <w:r w:rsidR="00247D1E">
        <w:rPr>
          <w:caps w:val="0"/>
        </w:rPr>
        <w:t xml:space="preserve">y procesamiento </w:t>
      </w:r>
      <w:r>
        <w:rPr>
          <w:caps w:val="0"/>
        </w:rPr>
        <w:t>de</w:t>
      </w:r>
      <w:r w:rsidR="00247D1E">
        <w:rPr>
          <w:caps w:val="0"/>
        </w:rPr>
        <w:t xml:space="preserve"> </w:t>
      </w:r>
      <w:r>
        <w:rPr>
          <w:caps w:val="0"/>
        </w:rPr>
        <w:t>datos</w:t>
      </w:r>
      <w:bookmarkEnd w:id="104"/>
    </w:p>
    <w:p w14:paraId="4F43B20B" w14:textId="56745B6F" w:rsidR="008B6026" w:rsidRDefault="008B6026" w:rsidP="008B6026">
      <w:r>
        <w:t xml:space="preserve">Una vez recogida la totalidad de los datos desde las diferentes APIs, se les aplicará la limpieza y el procesamiento correspondiente, mediante el lenguaje de programación de Python. Para </w:t>
      </w:r>
      <w:r w:rsidR="00957AF5">
        <w:t>comprender</w:t>
      </w:r>
      <w:r>
        <w:t xml:space="preserve"> </w:t>
      </w:r>
      <w:r w:rsidR="00957AF5">
        <w:t>este</w:t>
      </w:r>
      <w:r>
        <w:t xml:space="preserve"> proceso</w:t>
      </w:r>
      <w:r w:rsidR="00957AF5">
        <w:t xml:space="preserve"> con una mayor claridad</w:t>
      </w:r>
      <w:r>
        <w:t>,</w:t>
      </w:r>
      <w:r w:rsidR="00ED0744">
        <w:t xml:space="preserve"> esta</w:t>
      </w:r>
      <w:r w:rsidR="00957AF5">
        <w:t xml:space="preserve"> sección </w:t>
      </w:r>
      <w:r>
        <w:t>se</w:t>
      </w:r>
      <w:r w:rsidR="00957AF5">
        <w:t>rá</w:t>
      </w:r>
      <w:r>
        <w:t xml:space="preserve"> </w:t>
      </w:r>
      <w:r w:rsidR="00957AF5">
        <w:t>dividida en base a los diferentes datos recogidos</w:t>
      </w:r>
      <w:r w:rsidR="00821DA7">
        <w:t>, explicando los procesos que involucren a cada uno de ellos respectivamente</w:t>
      </w:r>
      <w:r w:rsidR="00957AF5">
        <w:t xml:space="preserve">. </w:t>
      </w:r>
    </w:p>
    <w:p w14:paraId="5932980A" w14:textId="04FE0E5D" w:rsidR="00821DA7" w:rsidRDefault="00957AF5" w:rsidP="00821DA7">
      <w:r>
        <w:t xml:space="preserve">Sin embargo, existe un factor altamente relevante que explicar antes de comenzar a describir los procesos a los que se han expuesto los datos. </w:t>
      </w:r>
      <w:r w:rsidR="00821DA7">
        <w:t xml:space="preserve">Este punto hace referencia a </w:t>
      </w:r>
      <w:r w:rsidR="00821DA7">
        <w:t xml:space="preserve">la </w:t>
      </w:r>
      <w:r w:rsidR="00821DA7">
        <w:t>definición</w:t>
      </w:r>
      <w:r w:rsidR="00821DA7">
        <w:t xml:space="preserve"> de las fechas que conformarán el periodo que en el que se recogerán datos, estableciendo una fecha inicial y una fecha final.</w:t>
      </w:r>
      <w:r w:rsidR="00821DA7" w:rsidRPr="00821DA7">
        <w:t xml:space="preserve"> </w:t>
      </w:r>
      <w:r w:rsidR="00821DA7">
        <w:t xml:space="preserve">Este periodo tendrá varias utilidades dentro de la aplicación, entre las que destacan la alimentación de diferentes APIs </w:t>
      </w:r>
      <w:r w:rsidR="00821DA7">
        <w:t xml:space="preserve">y </w:t>
      </w:r>
      <w:r w:rsidR="00821DA7">
        <w:t xml:space="preserve">el procesado de </w:t>
      </w:r>
      <w:r w:rsidR="00821DA7">
        <w:t xml:space="preserve">los </w:t>
      </w:r>
      <w:r w:rsidR="00821DA7">
        <w:t>datos que han sido previamente obtenidos.</w:t>
      </w:r>
    </w:p>
    <w:p w14:paraId="26A70B7F" w14:textId="1ADE536B" w:rsidR="00AA0B11" w:rsidRDefault="00821DA7" w:rsidP="008B6026">
      <w:r>
        <w:t xml:space="preserve">Dada las limitaciones tanto capacitivas como temporales, el conjunto de datos que se utilizará en Biker será de </w:t>
      </w:r>
      <w:r w:rsidR="00AA0B11">
        <w:t xml:space="preserve">los últimos </w:t>
      </w:r>
      <w:r>
        <w:t xml:space="preserve">3 meses, recogiendo los datos de </w:t>
      </w:r>
      <w:r w:rsidR="00AA0B11">
        <w:t xml:space="preserve">los meses de </w:t>
      </w:r>
      <w:r>
        <w:t xml:space="preserve">marzo, abril y mayo del año actual. </w:t>
      </w:r>
      <w:r w:rsidR="00AA0B11">
        <w:t>Esta decisión viene tomada</w:t>
      </w:r>
      <w:r>
        <w:t xml:space="preserve"> en primera instancia por el </w:t>
      </w:r>
      <w:r w:rsidR="0051371A">
        <w:t>límite</w:t>
      </w:r>
      <w:r>
        <w:t xml:space="preserve"> de memoria existente</w:t>
      </w:r>
      <w:r w:rsidR="0051371A">
        <w:t xml:space="preserve"> en los dispositivos hardware utilizados</w:t>
      </w:r>
      <w:r>
        <w:t xml:space="preserve">, ya que se tratan </w:t>
      </w:r>
      <w:r w:rsidR="00AA0B11">
        <w:t>aproximadamente</w:t>
      </w:r>
      <w:r>
        <w:t xml:space="preserve"> 12500 </w:t>
      </w:r>
      <w:r w:rsidR="00AA0B11">
        <w:t>carreteras</w:t>
      </w:r>
      <w:r>
        <w:t xml:space="preserve"> </w:t>
      </w:r>
      <w:r w:rsidR="00AA0B11">
        <w:t xml:space="preserve">diferentes con más de un registro diario sumado a la inmensa cantidad de indicadores meteorológicos recogidos. Esto hace inviable recoger datos en un periodo de tiempo mayor. </w:t>
      </w:r>
    </w:p>
    <w:p w14:paraId="752E1293" w14:textId="01839F93" w:rsidR="00821DA7" w:rsidRDefault="00AA0B11" w:rsidP="008B6026">
      <w:r>
        <w:t>Ligado a este punto, aparece la limitación temporal, ya que con los plazos existentes y el largo tiempo de ejecución destinado a la recogida y tratamiento de datos, no es posible realizar una recogida mayor. No obstante, como línea futura puede valorarse el aumento de los datos históricos, permitiendo así a posteriores técnicas de IA un aprendizaje basado en</w:t>
      </w:r>
      <w:r w:rsidR="003B0B59">
        <w:t xml:space="preserve"> ciclos temporales como las estaciones.</w:t>
      </w:r>
      <w:r>
        <w:t xml:space="preserve"> </w:t>
      </w:r>
      <w:r w:rsidR="0051371A">
        <w:t>Para ello, se precisarían mayores recursos de computación.</w:t>
      </w:r>
    </w:p>
    <w:p w14:paraId="61542DB2" w14:textId="34C8CFE8" w:rsidR="00821DA7" w:rsidRDefault="0051371A" w:rsidP="008B6026">
      <w:r>
        <w:t xml:space="preserve">Tras el pequeño inciso, se procederá a </w:t>
      </w:r>
      <w:r w:rsidR="00F342EF">
        <w:t>presentar la limpieza y procesamiento de los diferentes subconjuntos de datos.</w:t>
      </w:r>
    </w:p>
    <w:p w14:paraId="3E46BD68" w14:textId="4FF7D292" w:rsidR="0051371A" w:rsidRDefault="0051371A">
      <w:pPr>
        <w:spacing w:before="0" w:after="0" w:line="240" w:lineRule="auto"/>
        <w:jc w:val="left"/>
      </w:pPr>
      <w:r>
        <w:br w:type="page"/>
      </w:r>
    </w:p>
    <w:p w14:paraId="6DAF1DD1" w14:textId="7196B911" w:rsidR="00BA6C16" w:rsidRDefault="00BA6C16" w:rsidP="00F342EF">
      <w:pPr>
        <w:pStyle w:val="Ttulo3"/>
        <w:ind w:left="709" w:hanging="709"/>
      </w:pPr>
      <w:r>
        <w:lastRenderedPageBreak/>
        <w:t>Datos ligados al tráfico</w:t>
      </w:r>
    </w:p>
    <w:p w14:paraId="3C255805" w14:textId="6DCAE6CC" w:rsidR="00BA6C16" w:rsidRPr="00BA6C16" w:rsidRDefault="00BA6C16" w:rsidP="00BA6C16">
      <w:r>
        <w:t xml:space="preserve">Este subapartado recoge todos los datos del conjunto de datos principal que tienen relación directa con el tráfico. Principalmente, se puede dividir en 2 agrupaciones como son los datos de incidentes y los datos del flujo de las carreteras.  </w:t>
      </w:r>
    </w:p>
    <w:p w14:paraId="063F9134" w14:textId="5BD42588" w:rsidR="00BA6C16" w:rsidRDefault="00BA6C16" w:rsidP="00BA6C16">
      <w:pPr>
        <w:pStyle w:val="Ttulo3"/>
        <w:ind w:left="709" w:hanging="709"/>
      </w:pPr>
      <w:r>
        <w:t>Datos ligados a la meteorología</w:t>
      </w:r>
    </w:p>
    <w:p w14:paraId="78F9124A" w14:textId="77777777" w:rsidR="00BA6C16" w:rsidRPr="00BA6C16" w:rsidRDefault="00BA6C16" w:rsidP="00BA6C16"/>
    <w:p w14:paraId="436A3AD2" w14:textId="77777777" w:rsidR="00BA6C16" w:rsidRDefault="00BA6C16" w:rsidP="008B6026"/>
    <w:p w14:paraId="7463BAF1" w14:textId="241EE90A" w:rsidR="00247D1E" w:rsidRPr="00247D1E" w:rsidRDefault="00247D1E" w:rsidP="00247D1E">
      <w:pPr>
        <w:pStyle w:val="Ttulo2"/>
      </w:pPr>
      <w:bookmarkStart w:id="105" w:name="_Toc168142093"/>
      <w:r>
        <w:rPr>
          <w:caps w:val="0"/>
        </w:rPr>
        <w:t>Almacenamiento de datos</w:t>
      </w:r>
      <w:bookmarkEnd w:id="105"/>
    </w:p>
    <w:p w14:paraId="0F2ACA95" w14:textId="0694037B" w:rsidR="00274397" w:rsidRDefault="00274397" w:rsidP="00274397">
      <w:pPr>
        <w:pStyle w:val="Ttulo2"/>
        <w:rPr>
          <w:caps w:val="0"/>
        </w:rPr>
      </w:pPr>
      <w:bookmarkStart w:id="106" w:name="_Toc168142096"/>
      <w:r>
        <w:rPr>
          <w:caps w:val="0"/>
        </w:rPr>
        <w:t xml:space="preserve">Análisis </w:t>
      </w:r>
      <w:bookmarkEnd w:id="106"/>
      <w:r w:rsidR="00247D1E">
        <w:rPr>
          <w:caps w:val="0"/>
        </w:rPr>
        <w:t>de datos</w:t>
      </w:r>
    </w:p>
    <w:p w14:paraId="20074196" w14:textId="43C2EE33" w:rsidR="00247D1E" w:rsidRDefault="00247D1E" w:rsidP="00247D1E">
      <w:pPr>
        <w:pStyle w:val="Ttulo3"/>
        <w:ind w:left="709" w:hanging="709"/>
      </w:pPr>
      <w:r>
        <w:t>Análisis exploratorio de datos (EDA)</w:t>
      </w:r>
    </w:p>
    <w:p w14:paraId="5742A859" w14:textId="4C805184" w:rsidR="00247D1E" w:rsidRPr="00247D1E" w:rsidRDefault="00247D1E" w:rsidP="00247D1E">
      <w:pPr>
        <w:pStyle w:val="Ttulo3"/>
        <w:ind w:left="709" w:hanging="709"/>
      </w:pPr>
      <w:r>
        <w:t>Análisis predictivo</w:t>
      </w:r>
    </w:p>
    <w:p w14:paraId="0F53E1B9" w14:textId="77777777" w:rsidR="00247D1E" w:rsidRPr="00247D1E" w:rsidRDefault="00247D1E" w:rsidP="00247D1E"/>
    <w:p w14:paraId="315A2901" w14:textId="01505328" w:rsidR="00274397" w:rsidRPr="00274397" w:rsidRDefault="00274397" w:rsidP="00274397">
      <w:pPr>
        <w:pStyle w:val="Ttulo2"/>
        <w:rPr>
          <w:caps w:val="0"/>
        </w:rPr>
      </w:pPr>
      <w:bookmarkStart w:id="107" w:name="_Toc168142097"/>
      <w:r>
        <w:rPr>
          <w:caps w:val="0"/>
        </w:rPr>
        <w:t>Visualización de datos</w:t>
      </w:r>
      <w:bookmarkEnd w:id="107"/>
    </w:p>
    <w:p w14:paraId="41BAABB5" w14:textId="77777777" w:rsidR="00274397" w:rsidRPr="00274397" w:rsidRDefault="00274397" w:rsidP="00274397"/>
    <w:p w14:paraId="0556D492" w14:textId="77777777" w:rsidR="00274397" w:rsidRPr="00274397" w:rsidRDefault="00274397" w:rsidP="00274397"/>
    <w:p w14:paraId="3A3C7ACD" w14:textId="45EE86BE" w:rsidR="00C84740" w:rsidRPr="000D09A0" w:rsidRDefault="001526D9" w:rsidP="000D09A0">
      <w:pPr>
        <w:pStyle w:val="Ttulo3"/>
      </w:pPr>
      <w:bookmarkStart w:id="108" w:name="_Toc437515559"/>
      <w:bookmarkStart w:id="109" w:name="_Toc14106981"/>
      <w:bookmarkStart w:id="110" w:name="_Toc168142098"/>
      <w:r w:rsidRPr="000D09A0">
        <w:t>“</w:t>
      </w:r>
      <w:r w:rsidR="005D549B" w:rsidRPr="000D09A0">
        <w:t>Título 3</w:t>
      </w:r>
      <w:r w:rsidRPr="000D09A0">
        <w:t>”</w:t>
      </w:r>
      <w:r w:rsidR="005D549B" w:rsidRPr="000D09A0">
        <w:t xml:space="preserve"> del menú de estilos</w:t>
      </w:r>
      <w:bookmarkEnd w:id="108"/>
      <w:bookmarkEnd w:id="109"/>
      <w:bookmarkEnd w:id="110"/>
    </w:p>
    <w:p w14:paraId="3D3FE31D" w14:textId="55C5CBF8" w:rsidR="00C84740" w:rsidRDefault="005D549B" w:rsidP="007E0007">
      <w:r w:rsidRPr="007E0007">
        <w:t>Texto Normal del menú de estilos.</w:t>
      </w:r>
    </w:p>
    <w:p w14:paraId="0A41F38C" w14:textId="77089906" w:rsidR="00F249DB" w:rsidRPr="000D09A0" w:rsidRDefault="001526D9" w:rsidP="000D09A0">
      <w:pPr>
        <w:pStyle w:val="Ttulo4"/>
      </w:pPr>
      <w:bookmarkStart w:id="111" w:name="_Toc437515560"/>
      <w:bookmarkStart w:id="112" w:name="_Toc14106982"/>
      <w:r w:rsidRPr="000D09A0">
        <w:t>“</w:t>
      </w:r>
      <w:r w:rsidR="005D549B" w:rsidRPr="000D09A0">
        <w:t>Título 4</w:t>
      </w:r>
      <w:r w:rsidRPr="000D09A0">
        <w:t>”</w:t>
      </w:r>
      <w:r w:rsidR="005D549B" w:rsidRPr="000D09A0">
        <w:t xml:space="preserve"> del menú de estilos</w:t>
      </w:r>
      <w:bookmarkEnd w:id="111"/>
      <w:bookmarkEnd w:id="112"/>
    </w:p>
    <w:p w14:paraId="1F290526" w14:textId="77777777" w:rsidR="005D549B" w:rsidRPr="00727AE8" w:rsidRDefault="005D549B" w:rsidP="006403BD">
      <w:r w:rsidRPr="00727AE8">
        <w:t>Texto Normal del menú de estilos.</w:t>
      </w:r>
    </w:p>
    <w:p w14:paraId="03B73AA1" w14:textId="77777777" w:rsidR="005D549B" w:rsidRPr="00727AE8" w:rsidRDefault="005D549B" w:rsidP="006403BD"/>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113" w:name="_Toc168142099"/>
      <w:r>
        <w:rPr>
          <w:caps w:val="0"/>
        </w:rPr>
        <w:lastRenderedPageBreak/>
        <w:t>C</w:t>
      </w:r>
      <w:r w:rsidR="00EF14BC">
        <w:rPr>
          <w:caps w:val="0"/>
        </w:rPr>
        <w:t>ódigo fuente y datos analizados</w:t>
      </w:r>
      <w:bookmarkEnd w:id="113"/>
    </w:p>
    <w:p w14:paraId="3332742A" w14:textId="0D830F0C" w:rsidR="00DA0FCE" w:rsidRPr="000D09A0" w:rsidRDefault="001C1B5D" w:rsidP="000D09A0">
      <w:pPr>
        <w:pStyle w:val="Ttulo2"/>
      </w:pPr>
      <w:r>
        <w:rPr>
          <w:caps w:val="0"/>
        </w:rPr>
        <w:t xml:space="preserve"> </w:t>
      </w:r>
      <w:bookmarkStart w:id="114" w:name="_Toc168142100"/>
      <w:r w:rsidR="00811669">
        <w:rPr>
          <w:caps w:val="0"/>
        </w:rPr>
        <w:t>Código fuente</w:t>
      </w:r>
      <w:bookmarkEnd w:id="114"/>
    </w:p>
    <w:p w14:paraId="0D368F16" w14:textId="6C0D277A" w:rsidR="000D09A0" w:rsidRPr="00D936E1" w:rsidRDefault="00D936E1" w:rsidP="00D936E1">
      <w:r w:rsidRPr="00D936E1">
        <w:t>Es recomendable que el estudiante incluya en su memoria la URL del repositorio donde tiene alojado el código fuente desarrollado durante el TFE. El estudiante debe ser el único autor del código y único propietario del repositorio. En el repositorio no debe haber commit de ningún otro usuario del repositorio</w:t>
      </w:r>
    </w:p>
    <w:p w14:paraId="1F0AFE3C" w14:textId="77E50A82" w:rsidR="00DA0FCE" w:rsidRPr="00DA0FCE" w:rsidRDefault="00FA7727" w:rsidP="000D09A0">
      <w:pPr>
        <w:pStyle w:val="Ttulo2"/>
      </w:pPr>
      <w:r w:rsidRPr="00DA0FCE">
        <w:rPr>
          <w:caps w:val="0"/>
        </w:rPr>
        <w:t xml:space="preserve"> </w:t>
      </w:r>
      <w:bookmarkStart w:id="115" w:name="_Toc168142101"/>
      <w:r w:rsidR="00811669">
        <w:rPr>
          <w:caps w:val="0"/>
        </w:rPr>
        <w:t xml:space="preserve">Datos </w:t>
      </w:r>
      <w:r w:rsidR="00B60548">
        <w:rPr>
          <w:caps w:val="0"/>
        </w:rPr>
        <w:t>Analizados</w:t>
      </w:r>
      <w:bookmarkEnd w:id="115"/>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345FCCB1" w14:textId="77777777" w:rsidR="00B52802" w:rsidRDefault="00B52802" w:rsidP="00B52802">
      <w:r>
        <w:t>Si el TFE está asociado a una actividad o proyecto de Empresa, se debe justificar en la memoria que, por temas de confidencialidad, no se deja disponible ni el código fuente ni los datos utilizados.</w:t>
      </w:r>
    </w:p>
    <w:p w14:paraId="5E16D511" w14:textId="23E38315" w:rsidR="00DA0FCE" w:rsidRDefault="00DA0FCE" w:rsidP="000D09A0">
      <w:pPr>
        <w:pStyle w:val="Ttulo4"/>
        <w:numPr>
          <w:ilvl w:val="0"/>
          <w:numId w:val="0"/>
        </w:numPr>
        <w:ind w:left="851"/>
      </w:pP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457CEEA6" w14:textId="74589382" w:rsidR="005730B4" w:rsidRDefault="005730B4" w:rsidP="005730B4">
      <w:pPr>
        <w:pStyle w:val="Ttulo1"/>
        <w:rPr>
          <w:caps w:val="0"/>
        </w:rPr>
      </w:pPr>
      <w:bookmarkStart w:id="116" w:name="_Toc168142102"/>
      <w:r>
        <w:rPr>
          <w:caps w:val="0"/>
        </w:rPr>
        <w:lastRenderedPageBreak/>
        <w:t xml:space="preserve">Plan de trabajo y </w:t>
      </w:r>
      <w:r w:rsidR="00566798">
        <w:rPr>
          <w:caps w:val="0"/>
        </w:rPr>
        <w:t>gestión</w:t>
      </w:r>
      <w:r>
        <w:rPr>
          <w:caps w:val="0"/>
        </w:rPr>
        <w:t xml:space="preserve"> del proyecto</w:t>
      </w:r>
      <w:bookmarkEnd w:id="116"/>
    </w:p>
    <w:p w14:paraId="542A1510" w14:textId="133CDD3D" w:rsidR="005730B4" w:rsidRDefault="005730B4" w:rsidP="005730B4">
      <w:pPr>
        <w:pStyle w:val="Ttulo2"/>
        <w:numPr>
          <w:ilvl w:val="1"/>
          <w:numId w:val="63"/>
        </w:numPr>
        <w:rPr>
          <w:caps w:val="0"/>
        </w:rPr>
      </w:pPr>
      <w:bookmarkStart w:id="117" w:name="_Toc168142103"/>
      <w:r>
        <w:rPr>
          <w:caps w:val="0"/>
        </w:rPr>
        <w:t>Planificación del proyecto</w:t>
      </w:r>
      <w:bookmarkEnd w:id="117"/>
    </w:p>
    <w:p w14:paraId="23BB764B" w14:textId="77777777" w:rsidR="005730B4" w:rsidRDefault="005730B4" w:rsidP="005730B4">
      <w:pPr>
        <w:pStyle w:val="Ttulo3"/>
        <w:ind w:left="709" w:hanging="709"/>
      </w:pPr>
      <w:bookmarkStart w:id="118" w:name="_Toc168142104"/>
      <w:r>
        <w:t>Cronograma</w:t>
      </w:r>
      <w:bookmarkEnd w:id="118"/>
    </w:p>
    <w:p w14:paraId="453F2D59" w14:textId="2EDF443F" w:rsidR="005730B4" w:rsidRPr="005730B4" w:rsidRDefault="005730B4" w:rsidP="005730B4">
      <w:pPr>
        <w:pStyle w:val="Ttulo3"/>
        <w:ind w:left="709" w:hanging="709"/>
      </w:pPr>
      <w:bookmarkStart w:id="119" w:name="_Toc168142105"/>
      <w:r>
        <w:t>Análisis DAFO y CAME</w:t>
      </w:r>
      <w:bookmarkEnd w:id="119"/>
    </w:p>
    <w:p w14:paraId="3FEFA813" w14:textId="2D7D924F" w:rsidR="005730B4" w:rsidRDefault="005730B4" w:rsidP="005730B4">
      <w:pPr>
        <w:pStyle w:val="Ttulo2"/>
        <w:numPr>
          <w:ilvl w:val="1"/>
          <w:numId w:val="63"/>
        </w:numPr>
        <w:rPr>
          <w:caps w:val="0"/>
        </w:rPr>
      </w:pPr>
      <w:bookmarkStart w:id="120" w:name="_Toc168142106"/>
      <w:r>
        <w:rPr>
          <w:caps w:val="0"/>
        </w:rPr>
        <w:t>Problemas encontrados y desvíos</w:t>
      </w:r>
      <w:bookmarkEnd w:id="120"/>
    </w:p>
    <w:p w14:paraId="1519D8E4" w14:textId="3DB734A6" w:rsidR="005730B4" w:rsidRPr="005730B4" w:rsidRDefault="005730B4" w:rsidP="005730B4">
      <w:pPr>
        <w:pStyle w:val="Ttulo2"/>
        <w:numPr>
          <w:ilvl w:val="1"/>
          <w:numId w:val="63"/>
        </w:numPr>
      </w:pPr>
      <w:bookmarkStart w:id="121" w:name="_Toc168142107"/>
      <w:r>
        <w:rPr>
          <w:caps w:val="0"/>
        </w:rPr>
        <w:t>Limitaciones del proyecto</w:t>
      </w:r>
      <w:bookmarkEnd w:id="121"/>
    </w:p>
    <w:p w14:paraId="31AAE399" w14:textId="77777777" w:rsidR="005730B4" w:rsidRDefault="005730B4" w:rsidP="005730B4">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A9444A3" w14:textId="77777777" w:rsidR="005730B4" w:rsidRPr="005730B4" w:rsidRDefault="005730B4" w:rsidP="005730B4"/>
    <w:p w14:paraId="0612848B" w14:textId="77777777" w:rsidR="005730B4" w:rsidRPr="005730B4" w:rsidRDefault="005730B4" w:rsidP="005730B4"/>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Pr="001032C7" w:rsidRDefault="005730B4" w:rsidP="0070012C">
      <w:pPr>
        <w:pStyle w:val="Ttulo1"/>
        <w:rPr>
          <w:caps w:val="0"/>
        </w:rPr>
      </w:pPr>
      <w:r>
        <w:br w:type="page"/>
      </w:r>
      <w:bookmarkStart w:id="122" w:name="_Toc168142108"/>
      <w:r w:rsidR="0070012C">
        <w:rPr>
          <w:caps w:val="0"/>
        </w:rPr>
        <w:lastRenderedPageBreak/>
        <w:t>Resultado</w:t>
      </w:r>
      <w:r w:rsidR="0070012C" w:rsidRPr="001032C7">
        <w:rPr>
          <w:caps w:val="0"/>
        </w:rPr>
        <w:t>s</w:t>
      </w:r>
      <w:bookmarkEnd w:id="122"/>
    </w:p>
    <w:p w14:paraId="75088984" w14:textId="7C98056A" w:rsidR="0070012C" w:rsidRDefault="0070012C" w:rsidP="0070012C">
      <w:pPr>
        <w:pStyle w:val="Ttulo2"/>
        <w:numPr>
          <w:ilvl w:val="1"/>
          <w:numId w:val="63"/>
        </w:numPr>
        <w:rPr>
          <w:caps w:val="0"/>
        </w:rPr>
      </w:pPr>
      <w:bookmarkStart w:id="123" w:name="_Toc168142109"/>
      <w:r>
        <w:rPr>
          <w:caps w:val="0"/>
        </w:rPr>
        <w:t>Indicadores del proyecto</w:t>
      </w:r>
      <w:bookmarkEnd w:id="123"/>
    </w:p>
    <w:p w14:paraId="17D5119F" w14:textId="4F17C591" w:rsidR="0070012C" w:rsidRDefault="0070012C" w:rsidP="0070012C">
      <w:pPr>
        <w:pStyle w:val="Ttulo2"/>
        <w:numPr>
          <w:ilvl w:val="1"/>
          <w:numId w:val="63"/>
        </w:numPr>
        <w:rPr>
          <w:caps w:val="0"/>
        </w:rPr>
      </w:pPr>
      <w:bookmarkStart w:id="124" w:name="_Toc168142110"/>
      <w:r>
        <w:rPr>
          <w:caps w:val="0"/>
        </w:rPr>
        <w:t>Cumplimiento de objetivos</w:t>
      </w:r>
      <w:bookmarkEnd w:id="124"/>
    </w:p>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25" w:name="_Toc168142111"/>
      <w:r w:rsidRPr="001032C7">
        <w:rPr>
          <w:caps w:val="0"/>
        </w:rPr>
        <w:lastRenderedPageBreak/>
        <w:t>C</w:t>
      </w:r>
      <w:r w:rsidR="00CC3CB9" w:rsidRPr="001032C7">
        <w:rPr>
          <w:caps w:val="0"/>
        </w:rPr>
        <w:t>onclusiones</w:t>
      </w:r>
      <w:bookmarkEnd w:id="125"/>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2BD20DD0" w:rsidR="00E62AD5" w:rsidRPr="007A5E65" w:rsidRDefault="00E76D35" w:rsidP="00E62AD5">
      <w:pPr>
        <w:pStyle w:val="Ttulo1"/>
        <w:rPr>
          <w:caps w:val="0"/>
        </w:rPr>
      </w:pPr>
      <w:r>
        <w:rPr>
          <w:caps w:val="0"/>
        </w:rPr>
        <w:lastRenderedPageBreak/>
        <w:t xml:space="preserve"> </w:t>
      </w:r>
      <w:bookmarkStart w:id="126" w:name="_Toc168142112"/>
      <w:r w:rsidR="005730B4">
        <w:rPr>
          <w:caps w:val="0"/>
        </w:rPr>
        <w:t>Trabajo futuro</w:t>
      </w:r>
      <w:bookmarkEnd w:id="126"/>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27" w:name="_Toc168142113"/>
      <w:r>
        <w:lastRenderedPageBreak/>
        <w:t>Referencias bibliográficas</w:t>
      </w:r>
      <w:bookmarkEnd w:id="127"/>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Endnote, Refworks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r w:rsidRPr="00AF4FFA">
        <w:rPr>
          <w:i/>
          <w:iCs/>
          <w:lang w:val="en-US"/>
        </w:rPr>
        <w:t>Ejemplos:</w:t>
      </w:r>
    </w:p>
    <w:p w14:paraId="4CA55277" w14:textId="3A77B47A" w:rsidR="00A75783" w:rsidRPr="00CA5158"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CA5158">
        <w:rPr>
          <w:i/>
          <w:iCs/>
          <w:highlight w:val="yellow"/>
          <w:lang w:val="es-ES"/>
        </w:rPr>
        <w:t>Reading &amp; Writing Quarterly, 34(2), 132-146. doi:</w:t>
      </w:r>
      <w:r w:rsidRPr="00CA5158">
        <w:rPr>
          <w:i/>
          <w:iCs/>
          <w:highlight w:val="yellow"/>
          <w:u w:val="single"/>
          <w:lang w:val="es-ES"/>
        </w:rPr>
        <w:t>10.1080/10573569.2017.1359712</w:t>
      </w:r>
    </w:p>
    <w:p w14:paraId="1CE9AB6C" w14:textId="77777777" w:rsidR="004B1864" w:rsidRPr="004B1864" w:rsidRDefault="00AF4FFA" w:rsidP="004B1864">
      <w:pPr>
        <w:pStyle w:val="Bibliografa"/>
        <w:rPr>
          <w:rFonts w:ascii="Calibri" w:hAnsi="Calibri" w:cs="Calibri"/>
        </w:rPr>
      </w:pPr>
      <w:r w:rsidRPr="00855D70">
        <w:fldChar w:fldCharType="begin"/>
      </w:r>
      <w:r w:rsidR="00B51D81">
        <w:instrText xml:space="preserve"> ADDIN ZOTERO_BIBL {"uncited":[],"omitted":[],"custom":[]} CSL_BIBLIOGRAPHY </w:instrText>
      </w:r>
      <w:r w:rsidRPr="00855D70">
        <w:fldChar w:fldCharType="separate"/>
      </w:r>
      <w:r w:rsidR="004B1864" w:rsidRPr="004B1864">
        <w:rPr>
          <w:rFonts w:ascii="Calibri" w:hAnsi="Calibri" w:cs="Calibri"/>
        </w:rPr>
        <w:t xml:space="preserve">45 personas murieron en las carreteras en Euskadi en 2023, casi la mitad motoristas, viandantes o ciclistas. (2024, enero 4). </w:t>
      </w:r>
      <w:r w:rsidR="004B1864" w:rsidRPr="004B1864">
        <w:rPr>
          <w:rFonts w:ascii="Calibri" w:hAnsi="Calibri" w:cs="Calibri"/>
          <w:i/>
          <w:iCs/>
        </w:rPr>
        <w:t>elDiario.es</w:t>
      </w:r>
      <w:r w:rsidR="004B1864" w:rsidRPr="004B1864">
        <w:rPr>
          <w:rFonts w:ascii="Calibri" w:hAnsi="Calibri" w:cs="Calibri"/>
        </w:rPr>
        <w:t>. https://www.eldiario.es/euskadi/45-personas-murieron-carreteras-euskadi-2023-mitad-motoristas-viandantes-ciclistas_1_10813252.html</w:t>
      </w:r>
    </w:p>
    <w:p w14:paraId="4B621E2F" w14:textId="77777777" w:rsidR="004B1864" w:rsidRPr="004B1864" w:rsidRDefault="004B1864" w:rsidP="004B1864">
      <w:pPr>
        <w:pStyle w:val="Bibliografa"/>
        <w:rPr>
          <w:rFonts w:ascii="Calibri" w:hAnsi="Calibri" w:cs="Calibri"/>
        </w:rPr>
      </w:pPr>
      <w:r w:rsidRPr="004B1864">
        <w:rPr>
          <w:rFonts w:ascii="Calibri" w:hAnsi="Calibri" w:cs="Calibri"/>
        </w:rPr>
        <w:t xml:space="preserve">Agencia Estatal de Meteorología. (s. f.). </w:t>
      </w:r>
      <w:r w:rsidRPr="004B1864">
        <w:rPr>
          <w:rFonts w:ascii="Calibri" w:hAnsi="Calibri" w:cs="Calibri"/>
          <w:i/>
          <w:iCs/>
        </w:rPr>
        <w:t>MeteoRuta—Agencia Estatal de Meteorología—AEMET. Gobierno de España</w:t>
      </w:r>
      <w:r w:rsidRPr="004B1864">
        <w:rPr>
          <w:rFonts w:ascii="Calibri" w:hAnsi="Calibri" w:cs="Calibri"/>
        </w:rPr>
        <w:t>. Recuperado 15 de abril de 2024, de https://www.aemet.es/es/eltiempo/prediccion/meteoruta</w:t>
      </w:r>
    </w:p>
    <w:p w14:paraId="0E2CC3A6" w14:textId="77777777" w:rsidR="004B1864" w:rsidRPr="004B1864" w:rsidRDefault="004B1864" w:rsidP="004B1864">
      <w:pPr>
        <w:pStyle w:val="Bibliografa"/>
        <w:rPr>
          <w:rFonts w:ascii="Calibri" w:hAnsi="Calibri" w:cs="Calibri"/>
        </w:rPr>
      </w:pPr>
      <w:r w:rsidRPr="004B1864">
        <w:rPr>
          <w:rFonts w:ascii="Calibri" w:hAnsi="Calibri" w:cs="Calibri"/>
        </w:rPr>
        <w:t xml:space="preserve">Analytics, B. (2023, septiembre 14). </w:t>
      </w:r>
      <w:r w:rsidRPr="004B1864">
        <w:rPr>
          <w:rFonts w:ascii="Calibri" w:hAnsi="Calibri" w:cs="Calibri"/>
          <w:i/>
          <w:iCs/>
        </w:rPr>
        <w:t>Business intelligence y visualización de datos: Beneficios y herramientas imprescindibles - Bimex Analytics</w:t>
      </w:r>
      <w:r w:rsidRPr="004B1864">
        <w:rPr>
          <w:rFonts w:ascii="Calibri" w:hAnsi="Calibri" w:cs="Calibri"/>
        </w:rPr>
        <w:t xml:space="preserve">. Business intelligence y visualización de datos: beneficios y herramientas imprescindibles - Bimex Analytics. </w:t>
      </w:r>
      <w:r w:rsidRPr="004B1864">
        <w:rPr>
          <w:rFonts w:ascii="Calibri" w:hAnsi="Calibri" w:cs="Calibri"/>
        </w:rPr>
        <w:lastRenderedPageBreak/>
        <w:t>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665A7139" w14:textId="77777777" w:rsidR="004B1864" w:rsidRPr="004B1864" w:rsidRDefault="004B1864" w:rsidP="004B1864">
      <w:pPr>
        <w:pStyle w:val="Bibliografa"/>
        <w:rPr>
          <w:rFonts w:ascii="Calibri" w:hAnsi="Calibri" w:cs="Calibri"/>
        </w:rPr>
      </w:pPr>
      <w:r w:rsidRPr="004B1864">
        <w:rPr>
          <w:rFonts w:ascii="Calibri" w:hAnsi="Calibri" w:cs="Calibri"/>
          <w:i/>
          <w:iCs/>
        </w:rPr>
        <w:t>Apache Cassandra | Apache Cassandra Documentation</w:t>
      </w:r>
      <w:r w:rsidRPr="004B1864">
        <w:rPr>
          <w:rFonts w:ascii="Calibri" w:hAnsi="Calibri" w:cs="Calibri"/>
        </w:rPr>
        <w:t>. (s. f.). [Apache Cassandra]. Recuperado 19 de mayo de 2024, de https://cassandra.apache.org/_/index.html</w:t>
      </w:r>
    </w:p>
    <w:p w14:paraId="36B68135" w14:textId="77777777" w:rsidR="004B1864" w:rsidRPr="004B1864" w:rsidRDefault="004B1864" w:rsidP="004B1864">
      <w:pPr>
        <w:pStyle w:val="Bibliografa"/>
        <w:rPr>
          <w:rFonts w:ascii="Calibri" w:hAnsi="Calibri" w:cs="Calibri"/>
        </w:rPr>
      </w:pPr>
      <w:r w:rsidRPr="004B1864">
        <w:rPr>
          <w:rFonts w:ascii="Calibri" w:hAnsi="Calibri" w:cs="Calibri"/>
          <w:i/>
          <w:iCs/>
        </w:rPr>
        <w:t>Base de datos rentable y de alto rendimiento</w:t>
      </w:r>
      <w:r w:rsidRPr="004B1864">
        <w:rPr>
          <w:rFonts w:ascii="Calibri" w:hAnsi="Calibri" w:cs="Calibri"/>
        </w:rPr>
        <w:t>. (s. f.). [Oracle]. Recuperado 19 de mayo de 2024, de https://www.oracle.com/es/database/</w:t>
      </w:r>
    </w:p>
    <w:p w14:paraId="12879E81" w14:textId="77777777" w:rsidR="004B1864" w:rsidRPr="004B1864" w:rsidRDefault="004B1864" w:rsidP="004B1864">
      <w:pPr>
        <w:pStyle w:val="Bibliografa"/>
        <w:rPr>
          <w:rFonts w:ascii="Calibri" w:hAnsi="Calibri" w:cs="Calibri"/>
        </w:rPr>
      </w:pPr>
      <w:r w:rsidRPr="004B1864">
        <w:rPr>
          <w:rFonts w:ascii="Calibri" w:hAnsi="Calibri" w:cs="Calibri"/>
          <w:i/>
          <w:iCs/>
        </w:rPr>
        <w:t>Bases de datos no relacionales | Bases de datos de gráficos | AWS</w:t>
      </w:r>
      <w:r w:rsidRPr="004B1864">
        <w:rPr>
          <w:rFonts w:ascii="Calibri" w:hAnsi="Calibri" w:cs="Calibri"/>
        </w:rPr>
        <w:t>. (s. f.). Amazon Web Services, Inc. Recuperado 19 de mayo de 2024, de https://aws.amazon.com/es/nosql/</w:t>
      </w:r>
    </w:p>
    <w:p w14:paraId="77D882F1" w14:textId="77777777" w:rsidR="004B1864" w:rsidRPr="004B1864" w:rsidRDefault="004B1864" w:rsidP="004B1864">
      <w:pPr>
        <w:pStyle w:val="Bibliografa"/>
        <w:rPr>
          <w:rFonts w:ascii="Calibri" w:hAnsi="Calibri" w:cs="Calibri"/>
        </w:rPr>
      </w:pPr>
      <w:r w:rsidRPr="004B1864">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Reglamento (UE) 2016/679 § 1 (2018). https://www.boe.es/buscar/doc.php?id=DOUE-L-2016-80807</w:t>
      </w:r>
    </w:p>
    <w:p w14:paraId="48244DB6" w14:textId="77777777" w:rsidR="004B1864" w:rsidRPr="004B1864" w:rsidRDefault="004B1864" w:rsidP="004B1864">
      <w:pPr>
        <w:pStyle w:val="Bibliografa"/>
        <w:rPr>
          <w:rFonts w:ascii="Calibri" w:hAnsi="Calibri" w:cs="Calibri"/>
        </w:rPr>
      </w:pPr>
      <w:r w:rsidRPr="004B1864">
        <w:rPr>
          <w:rFonts w:ascii="Calibri" w:hAnsi="Calibri" w:cs="Calibri"/>
        </w:rPr>
        <w:t xml:space="preserve">Casero, A. (2023, septiembre 14). Control de versiones con Git: Conceptos básicos. </w:t>
      </w:r>
      <w:r w:rsidRPr="004B1864">
        <w:rPr>
          <w:rFonts w:ascii="Calibri" w:hAnsi="Calibri" w:cs="Calibri"/>
          <w:i/>
          <w:iCs/>
        </w:rPr>
        <w:t>Control de versiones con Git: conceptos básicos</w:t>
      </w:r>
      <w:r w:rsidRPr="004B1864">
        <w:rPr>
          <w:rFonts w:ascii="Calibri" w:hAnsi="Calibri" w:cs="Calibri"/>
        </w:rPr>
        <w:t>. https://keepcoding.io/blog/control-de-versiones-con-git/</w:t>
      </w:r>
    </w:p>
    <w:p w14:paraId="33C62A31" w14:textId="77777777" w:rsidR="004B1864" w:rsidRPr="004B1864" w:rsidRDefault="004B1864" w:rsidP="004B1864">
      <w:pPr>
        <w:pStyle w:val="Bibliografa"/>
        <w:rPr>
          <w:rFonts w:ascii="Calibri" w:hAnsi="Calibri" w:cs="Calibri"/>
          <w:lang w:val="en-GB"/>
        </w:rPr>
      </w:pPr>
      <w:r w:rsidRPr="004B1864">
        <w:rPr>
          <w:rFonts w:ascii="Calibri" w:hAnsi="Calibri" w:cs="Calibri"/>
        </w:rPr>
        <w:lastRenderedPageBreak/>
        <w:t xml:space="preserve">Castro, D. (2022, febrero 21). ¿API? Todo lo que debes saber. </w:t>
      </w:r>
      <w:r w:rsidRPr="004B1864">
        <w:rPr>
          <w:rFonts w:ascii="Calibri" w:hAnsi="Calibri" w:cs="Calibri"/>
          <w:i/>
          <w:iCs/>
          <w:lang w:val="en-GB"/>
        </w:rPr>
        <w:t>Medium</w:t>
      </w:r>
      <w:r w:rsidRPr="004B1864">
        <w:rPr>
          <w:rFonts w:ascii="Calibri" w:hAnsi="Calibri" w:cs="Calibri"/>
          <w:lang w:val="en-GB"/>
        </w:rPr>
        <w:t>. https://davidcasr.medium.com/api-todo-lo-que-debes-saber-d8b011d30aff</w:t>
      </w:r>
    </w:p>
    <w:p w14:paraId="544D62EE" w14:textId="77777777" w:rsidR="004B1864" w:rsidRPr="004B1864" w:rsidRDefault="004B1864" w:rsidP="004B1864">
      <w:pPr>
        <w:pStyle w:val="Bibliografa"/>
        <w:rPr>
          <w:rFonts w:ascii="Calibri" w:hAnsi="Calibri" w:cs="Calibri"/>
        </w:rPr>
      </w:pPr>
      <w:r w:rsidRPr="004B1864">
        <w:rPr>
          <w:rFonts w:ascii="Calibri" w:hAnsi="Calibri" w:cs="Calibri"/>
        </w:rPr>
        <w:t xml:space="preserve">Cesvimap. (2021, septiembre 4). Influencia de la climatología en los accidentes de tráfico. </w:t>
      </w:r>
      <w:r w:rsidRPr="004B1864">
        <w:rPr>
          <w:rFonts w:ascii="Calibri" w:hAnsi="Calibri" w:cs="Calibri"/>
          <w:i/>
          <w:iCs/>
        </w:rPr>
        <w:t>Revista CESVIMAP</w:t>
      </w:r>
      <w:r w:rsidRPr="004B1864">
        <w:rPr>
          <w:rFonts w:ascii="Calibri" w:hAnsi="Calibri" w:cs="Calibri"/>
        </w:rPr>
        <w:t>. https://www.revistacesvimap.com/influencia-de-la-climatologia-en-los-accidentes-de-trafico/</w:t>
      </w:r>
    </w:p>
    <w:p w14:paraId="37D92917" w14:textId="77777777" w:rsidR="004B1864" w:rsidRPr="004B1864" w:rsidRDefault="004B1864" w:rsidP="004B1864">
      <w:pPr>
        <w:pStyle w:val="Bibliografa"/>
        <w:rPr>
          <w:rFonts w:ascii="Calibri" w:hAnsi="Calibri" w:cs="Calibri"/>
        </w:rPr>
      </w:pPr>
      <w:r w:rsidRPr="004B1864">
        <w:rPr>
          <w:rFonts w:ascii="Calibri" w:hAnsi="Calibri" w:cs="Calibri"/>
        </w:rPr>
        <w:t xml:space="preserve">Comobity, la App «segura» para ciclistas. (2015, noviembre 13). </w:t>
      </w:r>
      <w:r w:rsidRPr="004B1864">
        <w:rPr>
          <w:rFonts w:ascii="Calibri" w:hAnsi="Calibri" w:cs="Calibri"/>
          <w:i/>
          <w:iCs/>
        </w:rPr>
        <w:t>13 de noviembre de 2015</w:t>
      </w:r>
      <w:r w:rsidRPr="004B1864">
        <w:rPr>
          <w:rFonts w:ascii="Calibri" w:hAnsi="Calibri" w:cs="Calibri"/>
        </w:rPr>
        <w:t>. https://revista.dgt.es/es/reportajes/2015/11NOVIEMBRE/1113Comobity-la-App-segura-para-ciclistas.shtml</w:t>
      </w:r>
    </w:p>
    <w:p w14:paraId="210A2F06" w14:textId="77777777" w:rsidR="004B1864" w:rsidRPr="004B1864" w:rsidRDefault="004B1864" w:rsidP="004B1864">
      <w:pPr>
        <w:pStyle w:val="Bibliografa"/>
        <w:rPr>
          <w:rFonts w:ascii="Calibri" w:hAnsi="Calibri" w:cs="Calibri"/>
        </w:rPr>
      </w:pPr>
      <w:r w:rsidRPr="004B1864">
        <w:rPr>
          <w:rFonts w:ascii="Calibri" w:hAnsi="Calibri" w:cs="Calibri"/>
        </w:rPr>
        <w:t xml:space="preserve">Daniel. (2022, enero 10). Data Warehouse: ¿qué es y cómo utilizarlo? </w:t>
      </w:r>
      <w:r w:rsidRPr="004B1864">
        <w:rPr>
          <w:rFonts w:ascii="Calibri" w:hAnsi="Calibri" w:cs="Calibri"/>
          <w:i/>
          <w:iCs/>
        </w:rPr>
        <w:t>Formación en ciencia de datos | DataScientest.com</w:t>
      </w:r>
      <w:r w:rsidRPr="004B1864">
        <w:rPr>
          <w:rFonts w:ascii="Calibri" w:hAnsi="Calibri" w:cs="Calibri"/>
        </w:rPr>
        <w:t>. https://datascientest.com/es/data-warehouse-que-es-y-como-utilizarlo</w:t>
      </w:r>
    </w:p>
    <w:p w14:paraId="1EBAC097" w14:textId="77777777" w:rsidR="004B1864" w:rsidRPr="004B1864" w:rsidRDefault="004B1864" w:rsidP="004B1864">
      <w:pPr>
        <w:pStyle w:val="Bibliografa"/>
        <w:rPr>
          <w:rFonts w:ascii="Calibri" w:hAnsi="Calibri" w:cs="Calibri"/>
        </w:rPr>
      </w:pPr>
      <w:r w:rsidRPr="004B1864">
        <w:rPr>
          <w:rFonts w:ascii="Calibri" w:hAnsi="Calibri" w:cs="Calibri"/>
        </w:rPr>
        <w:t xml:space="preserve">Datademia. (2021, septiembre 6). ¿Qué es Web Scraping? </w:t>
      </w:r>
      <w:r w:rsidRPr="004B1864">
        <w:rPr>
          <w:rFonts w:ascii="Calibri" w:hAnsi="Calibri" w:cs="Calibri"/>
          <w:i/>
          <w:iCs/>
        </w:rPr>
        <w:t>Datademia</w:t>
      </w:r>
      <w:r w:rsidRPr="004B1864">
        <w:rPr>
          <w:rFonts w:ascii="Calibri" w:hAnsi="Calibri" w:cs="Calibri"/>
        </w:rPr>
        <w:t>. https://datademia.es/blog/que-es-web-scraping</w:t>
      </w:r>
    </w:p>
    <w:p w14:paraId="7D7B184D" w14:textId="77777777" w:rsidR="004B1864" w:rsidRPr="004B1864" w:rsidRDefault="004B1864" w:rsidP="004B1864">
      <w:pPr>
        <w:pStyle w:val="Bibliografa"/>
        <w:rPr>
          <w:rFonts w:ascii="Calibri" w:hAnsi="Calibri" w:cs="Calibri"/>
          <w:lang w:val="en-GB"/>
        </w:rPr>
      </w:pPr>
      <w:r w:rsidRPr="004B1864">
        <w:rPr>
          <w:rFonts w:ascii="Calibri" w:hAnsi="Calibri" w:cs="Calibri"/>
        </w:rPr>
        <w:t xml:space="preserve">Esmerado, J. (2024, enero 20). Las 5 etapas del ciclo de vida de los datos. </w:t>
      </w:r>
      <w:r w:rsidRPr="004B1864">
        <w:rPr>
          <w:rFonts w:ascii="Calibri" w:hAnsi="Calibri" w:cs="Calibri"/>
          <w:i/>
          <w:iCs/>
          <w:lang w:val="en-GB"/>
        </w:rPr>
        <w:t>Medium</w:t>
      </w:r>
      <w:r w:rsidRPr="004B1864">
        <w:rPr>
          <w:rFonts w:ascii="Calibri" w:hAnsi="Calibri" w:cs="Calibri"/>
          <w:lang w:val="en-GB"/>
        </w:rPr>
        <w:t>. https://medium.com/@esmeradovela/las-5-etapas-del-ciclo-de-vida-de-los-datos-f4ddc3c1ed3f</w:t>
      </w:r>
    </w:p>
    <w:p w14:paraId="76602BB2" w14:textId="77777777" w:rsidR="004B1864" w:rsidRPr="004B1864" w:rsidRDefault="004B1864" w:rsidP="004B1864">
      <w:pPr>
        <w:pStyle w:val="Bibliografa"/>
        <w:rPr>
          <w:rFonts w:ascii="Calibri" w:hAnsi="Calibri" w:cs="Calibri"/>
        </w:rPr>
      </w:pPr>
      <w:r w:rsidRPr="004B1864">
        <w:rPr>
          <w:rFonts w:ascii="Calibri" w:hAnsi="Calibri" w:cs="Calibri"/>
        </w:rPr>
        <w:t xml:space="preserve">Eurosport. (2023, noviembre 24). Muere un ciclista vasco de 19 años al ser atropellado mientras entrenaba—Eurosport. </w:t>
      </w:r>
      <w:r w:rsidRPr="004B1864">
        <w:rPr>
          <w:rFonts w:ascii="Calibri" w:hAnsi="Calibri" w:cs="Calibri"/>
          <w:i/>
          <w:iCs/>
        </w:rPr>
        <w:t>Eurosport Espana</w:t>
      </w:r>
      <w:r w:rsidRPr="004B1864">
        <w:rPr>
          <w:rFonts w:ascii="Calibri" w:hAnsi="Calibri" w:cs="Calibri"/>
        </w:rPr>
        <w:t>. https://www.eurosport.es/ciclismo/muere-un-ciclista-vasco-de-19-anos-horas-despues-de-ser-arrollado-por-un-coche-mientras-entrenaba_sto9894016/story.shtml</w:t>
      </w:r>
    </w:p>
    <w:p w14:paraId="627930E4" w14:textId="77777777" w:rsidR="004B1864" w:rsidRPr="004B1864" w:rsidRDefault="004B1864" w:rsidP="004B1864">
      <w:pPr>
        <w:pStyle w:val="Bibliografa"/>
        <w:rPr>
          <w:rFonts w:ascii="Calibri" w:hAnsi="Calibri" w:cs="Calibri"/>
          <w:lang w:val="en-GB"/>
        </w:rPr>
      </w:pPr>
      <w:r w:rsidRPr="004B1864">
        <w:rPr>
          <w:rFonts w:ascii="Calibri" w:hAnsi="Calibri" w:cs="Calibri"/>
        </w:rPr>
        <w:lastRenderedPageBreak/>
        <w:t xml:space="preserve">Fernández, Y. (2019, octubre 30). Qué es Github y qué es lo que le ofrece a los desarrolladores. </w:t>
      </w:r>
      <w:r w:rsidRPr="004B1864">
        <w:rPr>
          <w:rFonts w:ascii="Calibri" w:hAnsi="Calibri" w:cs="Calibri"/>
          <w:i/>
          <w:iCs/>
          <w:lang w:val="en-GB"/>
        </w:rPr>
        <w:t>Xataka</w:t>
      </w:r>
      <w:r w:rsidRPr="004B1864">
        <w:rPr>
          <w:rFonts w:ascii="Calibri" w:hAnsi="Calibri" w:cs="Calibri"/>
          <w:lang w:val="en-GB"/>
        </w:rPr>
        <w:t>. https://www.xataka.com/basics/que-github-que-que-le-ofrece-a-desarrolladores</w:t>
      </w:r>
    </w:p>
    <w:p w14:paraId="5E5583F3" w14:textId="77777777" w:rsidR="004B1864" w:rsidRPr="004B1864" w:rsidRDefault="004B1864" w:rsidP="004B1864">
      <w:pPr>
        <w:pStyle w:val="Bibliografa"/>
        <w:rPr>
          <w:rFonts w:ascii="Calibri" w:hAnsi="Calibri" w:cs="Calibri"/>
        </w:rPr>
      </w:pPr>
      <w:r w:rsidRPr="004B1864">
        <w:rPr>
          <w:rFonts w:ascii="Calibri" w:hAnsi="Calibri" w:cs="Calibri"/>
          <w:i/>
          <w:iCs/>
        </w:rPr>
        <w:t>Información legal</w:t>
      </w:r>
      <w:r w:rsidRPr="004B1864">
        <w:rPr>
          <w:rFonts w:ascii="Calibri" w:hAnsi="Calibri" w:cs="Calibri"/>
        </w:rPr>
        <w:t>. (2010, marzo 17). [Open Data Euskadi]. https://opendata.euskadi.eus/general/-/informacion-legal-opendata/</w:t>
      </w:r>
    </w:p>
    <w:p w14:paraId="11B3FB6A" w14:textId="77777777" w:rsidR="004B1864" w:rsidRPr="004B1864" w:rsidRDefault="004B1864" w:rsidP="004B1864">
      <w:pPr>
        <w:pStyle w:val="Bibliografa"/>
        <w:rPr>
          <w:rFonts w:ascii="Calibri" w:hAnsi="Calibri" w:cs="Calibri"/>
        </w:rPr>
      </w:pPr>
      <w:r w:rsidRPr="004B1864">
        <w:rPr>
          <w:rFonts w:ascii="Calibri" w:hAnsi="Calibri" w:cs="Calibri"/>
          <w:i/>
          <w:iCs/>
        </w:rPr>
        <w:t>Información meteorológica tráfico—Incidencias en carretera</w:t>
      </w:r>
      <w:r w:rsidRPr="004B1864">
        <w:rPr>
          <w:rFonts w:ascii="Calibri" w:hAnsi="Calibri" w:cs="Calibri"/>
        </w:rPr>
        <w:t>. (s. f.). www.tutiempo.net. Recuperado 15 de abril de 2024, de https://www.tutiempo.net/trafico.html</w:t>
      </w:r>
    </w:p>
    <w:p w14:paraId="40C0C7D5" w14:textId="77777777" w:rsidR="004B1864" w:rsidRPr="004B1864" w:rsidRDefault="004B1864" w:rsidP="004B1864">
      <w:pPr>
        <w:pStyle w:val="Bibliografa"/>
        <w:rPr>
          <w:rFonts w:ascii="Calibri" w:hAnsi="Calibri" w:cs="Calibri"/>
        </w:rPr>
      </w:pPr>
      <w:r w:rsidRPr="004B1864">
        <w:rPr>
          <w:rFonts w:ascii="Calibri" w:hAnsi="Calibri" w:cs="Calibri"/>
        </w:rPr>
        <w:t xml:space="preserve">Lanzan una app para detectar automáticamente los accident... (2022, noviembre 26). </w:t>
      </w:r>
      <w:r w:rsidRPr="004B1864">
        <w:rPr>
          <w:rFonts w:ascii="Calibri" w:hAnsi="Calibri" w:cs="Calibri"/>
          <w:i/>
          <w:iCs/>
        </w:rPr>
        <w:t>Ciclismo a Fondo</w:t>
      </w:r>
      <w:r w:rsidRPr="004B1864">
        <w:rPr>
          <w:rFonts w:ascii="Calibri" w:hAnsi="Calibri" w:cs="Calibri"/>
        </w:rPr>
        <w:t>. https://www.ciclismoafondo.es/noticias/lanzan-app-detectar-automaticamente-accidentes-ciclistas_268495_102.html</w:t>
      </w:r>
    </w:p>
    <w:p w14:paraId="3EBF044E" w14:textId="77777777" w:rsidR="004B1864" w:rsidRPr="004B1864" w:rsidRDefault="004B1864" w:rsidP="004B1864">
      <w:pPr>
        <w:pStyle w:val="Bibliografa"/>
        <w:rPr>
          <w:rFonts w:ascii="Calibri" w:hAnsi="Calibri" w:cs="Calibri"/>
        </w:rPr>
      </w:pPr>
      <w:r w:rsidRPr="004B1864">
        <w:rPr>
          <w:rFonts w:ascii="Calibri" w:hAnsi="Calibri" w:cs="Calibri"/>
        </w:rPr>
        <w:t>Ley Orgánica 3/2018, de 5 de diciembre, de Protección de Datos Personales y garantía de los derechos digitales, Pub. L. No. Ley Orgánica 3/2018, BOE-A-2018-16673 119788 (2018). https://www.boe.es/eli/es/lo/2018/12/05/3</w:t>
      </w:r>
    </w:p>
    <w:p w14:paraId="4114FA94" w14:textId="77777777" w:rsidR="004B1864" w:rsidRPr="004B1864" w:rsidRDefault="004B1864" w:rsidP="004B1864">
      <w:pPr>
        <w:pStyle w:val="Bibliografa"/>
        <w:rPr>
          <w:rFonts w:ascii="Calibri" w:hAnsi="Calibri" w:cs="Calibri"/>
        </w:rPr>
      </w:pPr>
      <w:r w:rsidRPr="004B1864">
        <w:rPr>
          <w:rFonts w:ascii="Calibri" w:hAnsi="Calibri" w:cs="Calibri"/>
        </w:rPr>
        <w:t xml:space="preserve">López, J. F. (2018, febrero 21). </w:t>
      </w:r>
      <w:r w:rsidRPr="004B1864">
        <w:rPr>
          <w:rFonts w:ascii="Calibri" w:hAnsi="Calibri" w:cs="Calibri"/>
          <w:i/>
          <w:iCs/>
        </w:rPr>
        <w:t>Teorema de Bayes—Qué es, fórmula y ejemplos</w:t>
      </w:r>
      <w:r w:rsidRPr="004B1864">
        <w:rPr>
          <w:rFonts w:ascii="Calibri" w:hAnsi="Calibri" w:cs="Calibri"/>
        </w:rPr>
        <w:t>. Economipedia. https://economipedia.com/definiciones/teorema-de-bayes.html</w:t>
      </w:r>
    </w:p>
    <w:p w14:paraId="5CDDDC3A" w14:textId="77777777" w:rsidR="004B1864" w:rsidRPr="004B1864" w:rsidRDefault="004B1864" w:rsidP="004B1864">
      <w:pPr>
        <w:pStyle w:val="Bibliografa"/>
        <w:rPr>
          <w:rFonts w:ascii="Calibri" w:hAnsi="Calibri" w:cs="Calibri"/>
        </w:rPr>
      </w:pPr>
      <w:r w:rsidRPr="004B1864">
        <w:rPr>
          <w:rFonts w:ascii="Calibri" w:hAnsi="Calibri" w:cs="Calibri"/>
        </w:rPr>
        <w:t xml:space="preserve">Mapa interactivo de la DGT y AEMET, esencial para planificar tu ruta cuando hace mal tiempo. (2023, febrero 24). </w:t>
      </w:r>
      <w:r w:rsidRPr="004B1864">
        <w:rPr>
          <w:rFonts w:ascii="Calibri" w:hAnsi="Calibri" w:cs="Calibri"/>
          <w:i/>
          <w:iCs/>
        </w:rPr>
        <w:t>La Vanguardia</w:t>
      </w:r>
      <w:r w:rsidRPr="004B1864">
        <w:rPr>
          <w:rFonts w:ascii="Calibri" w:hAnsi="Calibri" w:cs="Calibri"/>
        </w:rPr>
        <w:t>. https://www.lavanguardia.com/motor/consejos/20230224/8780046/mapa-carretera-interactivo-aemet-dgt-planificar-mejor-ruta-nieve-lluvia.html</w:t>
      </w:r>
    </w:p>
    <w:p w14:paraId="46567C74" w14:textId="77777777" w:rsidR="004B1864" w:rsidRPr="004B1864" w:rsidRDefault="004B1864" w:rsidP="004B1864">
      <w:pPr>
        <w:pStyle w:val="Bibliografa"/>
        <w:rPr>
          <w:rFonts w:ascii="Calibri" w:hAnsi="Calibri" w:cs="Calibri"/>
          <w:lang w:val="en-GB"/>
        </w:rPr>
      </w:pPr>
      <w:r w:rsidRPr="004B1864">
        <w:rPr>
          <w:rFonts w:ascii="Calibri" w:hAnsi="Calibri" w:cs="Calibri"/>
          <w:lang w:val="en-GB"/>
        </w:rPr>
        <w:t xml:space="preserve">Michael T. Gibson, Todd Curtin, &amp; Amit Jhalli. </w:t>
      </w:r>
      <w:r w:rsidRPr="004B1864">
        <w:rPr>
          <w:rFonts w:ascii="Calibri" w:hAnsi="Calibri" w:cs="Calibri"/>
        </w:rPr>
        <w:t xml:space="preserve">(2020, junio 30). Los accidentes de bicicleta más comunes | Michael T. Gibson P.A., Auto Justice Attorney. </w:t>
      </w:r>
      <w:r w:rsidRPr="004B1864">
        <w:rPr>
          <w:rFonts w:ascii="Calibri" w:hAnsi="Calibri" w:cs="Calibri"/>
          <w:i/>
          <w:iCs/>
          <w:lang w:val="en-GB"/>
        </w:rPr>
        <w:t xml:space="preserve">Michael T. Gibson P.A. </w:t>
      </w:r>
      <w:r w:rsidRPr="004B1864">
        <w:rPr>
          <w:rFonts w:ascii="Calibri" w:hAnsi="Calibri" w:cs="Calibri"/>
          <w:i/>
          <w:iCs/>
          <w:lang w:val="en-GB"/>
        </w:rPr>
        <w:lastRenderedPageBreak/>
        <w:t>Auto Justice Attorney</w:t>
      </w:r>
      <w:r w:rsidRPr="004B1864">
        <w:rPr>
          <w:rFonts w:ascii="Calibri" w:hAnsi="Calibri" w:cs="Calibri"/>
          <w:lang w:val="en-GB"/>
        </w:rPr>
        <w:t>. https://autojusticeattorney.com/es/common-bicycle-accidents/</w:t>
      </w:r>
    </w:p>
    <w:p w14:paraId="7EF150BE"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MongoDB: The Developer Data Platform</w:t>
      </w:r>
      <w:r w:rsidRPr="004B1864">
        <w:rPr>
          <w:rFonts w:ascii="Calibri" w:hAnsi="Calibri" w:cs="Calibri"/>
          <w:lang w:val="en-GB"/>
        </w:rPr>
        <w:t xml:space="preserve">. </w:t>
      </w:r>
      <w:r w:rsidRPr="004B1864">
        <w:rPr>
          <w:rFonts w:ascii="Calibri" w:hAnsi="Calibri" w:cs="Calibri"/>
        </w:rPr>
        <w:t>(s. f.). MongoDB. Recuperado 19 de mayo de 2024, de https://www.mongodb.com</w:t>
      </w:r>
    </w:p>
    <w:p w14:paraId="0AB38ABA" w14:textId="77777777" w:rsidR="004B1864" w:rsidRPr="004B1864" w:rsidRDefault="004B1864" w:rsidP="004B1864">
      <w:pPr>
        <w:pStyle w:val="Bibliografa"/>
        <w:rPr>
          <w:rFonts w:ascii="Calibri" w:hAnsi="Calibri" w:cs="Calibri"/>
        </w:rPr>
      </w:pPr>
      <w:r w:rsidRPr="004B1864">
        <w:rPr>
          <w:rFonts w:ascii="Calibri" w:hAnsi="Calibri" w:cs="Calibri"/>
          <w:i/>
          <w:iCs/>
        </w:rPr>
        <w:t>MySQL</w:t>
      </w:r>
      <w:r w:rsidRPr="004B1864">
        <w:rPr>
          <w:rFonts w:ascii="Calibri" w:hAnsi="Calibri" w:cs="Calibri"/>
        </w:rPr>
        <w:t>. (s. f.). [MySQL]. Recuperado 19 de mayo de 2024, de https://www.mysql.com/</w:t>
      </w:r>
    </w:p>
    <w:p w14:paraId="24DDC53C" w14:textId="77777777" w:rsidR="004B1864" w:rsidRPr="004B1864" w:rsidRDefault="004B1864" w:rsidP="004B1864">
      <w:pPr>
        <w:pStyle w:val="Bibliografa"/>
        <w:rPr>
          <w:rFonts w:ascii="Calibri" w:hAnsi="Calibri" w:cs="Calibri"/>
        </w:rPr>
      </w:pPr>
      <w:r w:rsidRPr="004B1864">
        <w:rPr>
          <w:rFonts w:ascii="Calibri" w:hAnsi="Calibri" w:cs="Calibri"/>
        </w:rPr>
        <w:t xml:space="preserve">Na8. (2023, marzo 3). </w:t>
      </w:r>
      <w:r w:rsidRPr="004B1864">
        <w:rPr>
          <w:rFonts w:ascii="Calibri" w:hAnsi="Calibri" w:cs="Calibri"/>
          <w:i/>
          <w:iCs/>
        </w:rPr>
        <w:t>Sets de Entrenamiento, Test y Validación | Aprende Machine Learning</w:t>
      </w:r>
      <w:r w:rsidRPr="004B1864">
        <w:rPr>
          <w:rFonts w:ascii="Calibri" w:hAnsi="Calibri" w:cs="Calibri"/>
        </w:rPr>
        <w:t>. Aprende Machine Learning en Español. https://www.aprendemachinelearning.com/sets-de-entrenamiento-test-validacion-cruzada/</w:t>
      </w:r>
    </w:p>
    <w:p w14:paraId="6AE44318" w14:textId="77777777" w:rsidR="004B1864" w:rsidRPr="004B1864" w:rsidRDefault="004B1864" w:rsidP="004B1864">
      <w:pPr>
        <w:pStyle w:val="Bibliografa"/>
        <w:rPr>
          <w:rFonts w:ascii="Calibri" w:hAnsi="Calibri" w:cs="Calibri"/>
          <w:lang w:val="en-GB"/>
        </w:rPr>
      </w:pPr>
      <w:r w:rsidRPr="004B1864">
        <w:rPr>
          <w:rFonts w:ascii="Calibri" w:hAnsi="Calibri" w:cs="Calibri"/>
        </w:rPr>
        <w:t xml:space="preserve">Navarro, S. (2022, abril 25). ¿Qué son Data Lakes? </w:t>
      </w:r>
      <w:r w:rsidRPr="004B1864">
        <w:rPr>
          <w:rFonts w:ascii="Calibri" w:hAnsi="Calibri" w:cs="Calibri"/>
          <w:lang w:val="en-GB"/>
        </w:rPr>
        <w:t xml:space="preserve">| KeepCoding Bootcamps. </w:t>
      </w:r>
      <w:r w:rsidRPr="004B1864">
        <w:rPr>
          <w:rFonts w:ascii="Calibri" w:hAnsi="Calibri" w:cs="Calibri"/>
          <w:i/>
          <w:iCs/>
          <w:lang w:val="en-GB"/>
        </w:rPr>
        <w:t>¿Qué son Data Lakes?</w:t>
      </w:r>
      <w:r w:rsidRPr="004B1864">
        <w:rPr>
          <w:rFonts w:ascii="Calibri" w:hAnsi="Calibri" w:cs="Calibri"/>
          <w:lang w:val="en-GB"/>
        </w:rPr>
        <w:t xml:space="preserve"> https://keepcoding.io/blog/data-lakes/</w:t>
      </w:r>
    </w:p>
    <w:p w14:paraId="51EEE7AE"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Neo4j Graph Database &amp; Analytics – The Leader in Graph Databases</w:t>
      </w:r>
      <w:r w:rsidRPr="004B1864">
        <w:rPr>
          <w:rFonts w:ascii="Calibri" w:hAnsi="Calibri" w:cs="Calibri"/>
          <w:lang w:val="en-GB"/>
        </w:rPr>
        <w:t xml:space="preserve">. </w:t>
      </w:r>
      <w:r w:rsidRPr="004B1864">
        <w:rPr>
          <w:rFonts w:ascii="Calibri" w:hAnsi="Calibri" w:cs="Calibri"/>
        </w:rPr>
        <w:t>(s. f.). [Neo4j]. Graph Database &amp; Analytics. Recuperado 19 de mayo de 2024, de https://neo4j.com/</w:t>
      </w:r>
    </w:p>
    <w:p w14:paraId="553AD0B5" w14:textId="77777777" w:rsidR="004B1864" w:rsidRPr="004B1864" w:rsidRDefault="004B1864" w:rsidP="004B1864">
      <w:pPr>
        <w:pStyle w:val="Bibliografa"/>
        <w:rPr>
          <w:rFonts w:ascii="Calibri" w:hAnsi="Calibri" w:cs="Calibri"/>
        </w:rPr>
      </w:pPr>
      <w:r w:rsidRPr="004B1864">
        <w:rPr>
          <w:rFonts w:ascii="Calibri" w:hAnsi="Calibri" w:cs="Calibri"/>
          <w:i/>
          <w:iCs/>
        </w:rPr>
        <w:t>Normativa</w:t>
      </w:r>
      <w:r w:rsidRPr="004B1864">
        <w:rPr>
          <w:rFonts w:ascii="Calibri" w:hAnsi="Calibri" w:cs="Calibri"/>
        </w:rPr>
        <w:t>. (2017, junio 14). [Normativa]. Normativa. https://opendata.euskadi.eus/sobre-open-data/-/normativa-open-data/</w:t>
      </w:r>
    </w:p>
    <w:p w14:paraId="4C658911"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Open Data Euskadi | datos.gob.es</w:t>
      </w:r>
      <w:r w:rsidRPr="004B1864">
        <w:rPr>
          <w:rFonts w:ascii="Calibri" w:hAnsi="Calibri" w:cs="Calibri"/>
          <w:lang w:val="en-GB"/>
        </w:rPr>
        <w:t xml:space="preserve">. (s. f.). </w:t>
      </w:r>
      <w:r w:rsidRPr="004B1864">
        <w:rPr>
          <w:rFonts w:ascii="Calibri" w:hAnsi="Calibri" w:cs="Calibri"/>
        </w:rPr>
        <w:t>Recuperado 7 de junio de 2024, de https://datos.gob.es/es/iniciativas/open-data-euskadi</w:t>
      </w:r>
    </w:p>
    <w:p w14:paraId="6E483ECB" w14:textId="77777777" w:rsidR="004B1864" w:rsidRPr="004B1864" w:rsidRDefault="004B1864" w:rsidP="004B1864">
      <w:pPr>
        <w:pStyle w:val="Bibliografa"/>
        <w:rPr>
          <w:rFonts w:ascii="Calibri" w:hAnsi="Calibri" w:cs="Calibri"/>
          <w:lang w:val="en-GB"/>
        </w:rPr>
      </w:pPr>
      <w:r w:rsidRPr="004B1864">
        <w:rPr>
          <w:rFonts w:ascii="Calibri" w:hAnsi="Calibri" w:cs="Calibri"/>
        </w:rPr>
        <w:t xml:space="preserve">Ortega, C. (2019, agosto 21). Métodos de recolección de datos más efectivos. </w:t>
      </w:r>
      <w:r w:rsidRPr="004B1864">
        <w:rPr>
          <w:rFonts w:ascii="Calibri" w:hAnsi="Calibri" w:cs="Calibri"/>
          <w:i/>
          <w:iCs/>
          <w:lang w:val="en-GB"/>
        </w:rPr>
        <w:t>QuestionPro</w:t>
      </w:r>
      <w:r w:rsidRPr="004B1864">
        <w:rPr>
          <w:rFonts w:ascii="Calibri" w:hAnsi="Calibri" w:cs="Calibri"/>
          <w:lang w:val="en-GB"/>
        </w:rPr>
        <w:t>. https://www.questionpro.com/blog/es/metodos-de-recoleccion-de-datos/</w:t>
      </w:r>
    </w:p>
    <w:p w14:paraId="649DE7FB" w14:textId="77777777" w:rsidR="004B1864" w:rsidRPr="004B1864" w:rsidRDefault="004B1864" w:rsidP="004B1864">
      <w:pPr>
        <w:pStyle w:val="Bibliografa"/>
        <w:rPr>
          <w:rFonts w:ascii="Calibri" w:hAnsi="Calibri" w:cs="Calibri"/>
        </w:rPr>
      </w:pPr>
      <w:r w:rsidRPr="004B1864">
        <w:rPr>
          <w:rFonts w:ascii="Calibri" w:hAnsi="Calibri" w:cs="Calibri"/>
          <w:lang w:val="en-GB"/>
        </w:rPr>
        <w:t xml:space="preserve">PostgreSQL Global Development Group. (2024, mayo 19). </w:t>
      </w:r>
      <w:r w:rsidRPr="004B1864">
        <w:rPr>
          <w:rFonts w:ascii="Calibri" w:hAnsi="Calibri" w:cs="Calibri"/>
          <w:i/>
          <w:iCs/>
        </w:rPr>
        <w:t>PostgreSQL</w:t>
      </w:r>
      <w:r w:rsidRPr="004B1864">
        <w:rPr>
          <w:rFonts w:ascii="Calibri" w:hAnsi="Calibri" w:cs="Calibri"/>
        </w:rPr>
        <w:t>. PostgreSQL. https://www.postgresql.org/</w:t>
      </w:r>
    </w:p>
    <w:p w14:paraId="18D97A4D" w14:textId="77777777" w:rsidR="004B1864" w:rsidRPr="004B1864" w:rsidRDefault="004B1864" w:rsidP="004B1864">
      <w:pPr>
        <w:pStyle w:val="Bibliografa"/>
        <w:rPr>
          <w:rFonts w:ascii="Calibri" w:hAnsi="Calibri" w:cs="Calibri"/>
        </w:rPr>
      </w:pPr>
      <w:r w:rsidRPr="004B1864">
        <w:rPr>
          <w:rFonts w:ascii="Calibri" w:hAnsi="Calibri" w:cs="Calibri"/>
          <w:i/>
          <w:iCs/>
        </w:rPr>
        <w:lastRenderedPageBreak/>
        <w:t>Power BI: Visualización de datos | Microsoft Power Platform</w:t>
      </w:r>
      <w:r w:rsidRPr="004B1864">
        <w:rPr>
          <w:rFonts w:ascii="Calibri" w:hAnsi="Calibri" w:cs="Calibri"/>
        </w:rPr>
        <w:t>. (s. f.). [Power BI]. Recuperado 20 de mayo de 2024, de https://www.microsoft.com/es-es/power-platform/products/power-bi</w:t>
      </w:r>
    </w:p>
    <w:p w14:paraId="6A35A7F3" w14:textId="77777777" w:rsidR="004B1864" w:rsidRPr="004B1864" w:rsidRDefault="004B1864" w:rsidP="004B1864">
      <w:pPr>
        <w:pStyle w:val="Bibliografa"/>
        <w:rPr>
          <w:rFonts w:ascii="Calibri" w:hAnsi="Calibri" w:cs="Calibri"/>
        </w:rPr>
      </w:pPr>
      <w:r w:rsidRPr="004B1864">
        <w:rPr>
          <w:rFonts w:ascii="Calibri" w:hAnsi="Calibri" w:cs="Calibri"/>
        </w:rPr>
        <w:t xml:space="preserve">Press, E. (2023, enero 7). Los accidentes con ciclistas en Euskadi crecen un 20% en los últimos cinco años y los heridos graves y fallecidos un 9%. </w:t>
      </w:r>
      <w:r w:rsidRPr="004B1864">
        <w:rPr>
          <w:rFonts w:ascii="Calibri" w:hAnsi="Calibri" w:cs="Calibri"/>
          <w:i/>
          <w:iCs/>
        </w:rPr>
        <w:t>7 de enero de 2023</w:t>
      </w:r>
      <w:r w:rsidRPr="004B1864">
        <w:rPr>
          <w:rFonts w:ascii="Calibri" w:hAnsi="Calibri" w:cs="Calibri"/>
        </w:rPr>
        <w:t>. https://www.europapress.es/euskadi/noticia-accidentes-ciclistas-euskadi-crecen-20-ultimos-cinco-anos-heridos-graves-fallecidos-20230107120751.html</w:t>
      </w:r>
    </w:p>
    <w:p w14:paraId="2778F629" w14:textId="77777777" w:rsidR="004B1864" w:rsidRPr="004B1864" w:rsidRDefault="004B1864" w:rsidP="004B1864">
      <w:pPr>
        <w:pStyle w:val="Bibliografa"/>
        <w:rPr>
          <w:rFonts w:ascii="Calibri" w:hAnsi="Calibri" w:cs="Calibri"/>
        </w:rPr>
      </w:pPr>
      <w:r w:rsidRPr="004B1864">
        <w:rPr>
          <w:rFonts w:ascii="Calibri" w:hAnsi="Calibri" w:cs="Calibri"/>
          <w:i/>
          <w:iCs/>
        </w:rPr>
        <w:t>QlikView – Analítica y cuadros de mando interactivos y eficaces | Qlik</w:t>
      </w:r>
      <w:r w:rsidRPr="004B1864">
        <w:rPr>
          <w:rFonts w:ascii="Calibri" w:hAnsi="Calibri" w:cs="Calibri"/>
        </w:rPr>
        <w:t>. (s. f.). QlikView – Analítica y cuadros de mando interactivos y eficaces | Qlik. Recuperado 20 de mayo de 2024, de https://www.qlik.com/es-es/products/qlikview</w:t>
      </w:r>
    </w:p>
    <w:p w14:paraId="66885769" w14:textId="77777777" w:rsidR="004B1864" w:rsidRPr="004B1864" w:rsidRDefault="004B1864" w:rsidP="004B1864">
      <w:pPr>
        <w:pStyle w:val="Bibliografa"/>
        <w:rPr>
          <w:rFonts w:ascii="Calibri" w:hAnsi="Calibri" w:cs="Calibri"/>
        </w:rPr>
      </w:pPr>
      <w:r w:rsidRPr="004B1864">
        <w:rPr>
          <w:rFonts w:ascii="Calibri" w:hAnsi="Calibri" w:cs="Calibri"/>
          <w:i/>
          <w:iCs/>
        </w:rPr>
        <w:t>¿Qué es D3? | D3 por observable</w:t>
      </w:r>
      <w:r w:rsidRPr="004B1864">
        <w:rPr>
          <w:rFonts w:ascii="Calibri" w:hAnsi="Calibri" w:cs="Calibri"/>
        </w:rPr>
        <w:t>. (s. f.). ¿Qué es D3? Recuperado 20 de mayo de 2024, de https://d3js.org/what-is-d3</w:t>
      </w:r>
    </w:p>
    <w:p w14:paraId="178E5327" w14:textId="77777777" w:rsidR="004B1864" w:rsidRPr="004B1864" w:rsidRDefault="004B1864" w:rsidP="004B1864">
      <w:pPr>
        <w:pStyle w:val="Bibliografa"/>
        <w:rPr>
          <w:rFonts w:ascii="Calibri" w:hAnsi="Calibri" w:cs="Calibri"/>
        </w:rPr>
      </w:pPr>
      <w:r w:rsidRPr="004B1864">
        <w:rPr>
          <w:rFonts w:ascii="Calibri" w:hAnsi="Calibri" w:cs="Calibri"/>
          <w:i/>
          <w:iCs/>
        </w:rPr>
        <w:t>¿Qué es el aprendizaje no supervisado? | IBM</w:t>
      </w:r>
      <w:r w:rsidRPr="004B1864">
        <w:rPr>
          <w:rFonts w:ascii="Calibri" w:hAnsi="Calibri" w:cs="Calibri"/>
        </w:rPr>
        <w:t>. (2023, mayo 4). [IBM]. https://www.ibm.com/es-es/topics/unsupervised-learning</w:t>
      </w:r>
    </w:p>
    <w:p w14:paraId="4A18CA3F" w14:textId="77777777" w:rsidR="004B1864" w:rsidRPr="004B1864" w:rsidRDefault="004B1864" w:rsidP="004B1864">
      <w:pPr>
        <w:pStyle w:val="Bibliografa"/>
        <w:rPr>
          <w:rFonts w:ascii="Calibri" w:hAnsi="Calibri" w:cs="Calibri"/>
        </w:rPr>
      </w:pPr>
      <w:r w:rsidRPr="004B1864">
        <w:rPr>
          <w:rFonts w:ascii="Calibri" w:hAnsi="Calibri" w:cs="Calibri"/>
          <w:i/>
          <w:iCs/>
        </w:rPr>
        <w:t>¿Qué es el aprendizaje supervisado? | IBM</w:t>
      </w:r>
      <w:r w:rsidRPr="004B1864">
        <w:rPr>
          <w:rFonts w:ascii="Calibri" w:hAnsi="Calibri" w:cs="Calibri"/>
        </w:rPr>
        <w:t>. (2024, mayo 10). [IBM]. https://www.ibm.com/es-es/topics/supervised-learning</w:t>
      </w:r>
    </w:p>
    <w:p w14:paraId="3413ACE0" w14:textId="77777777" w:rsidR="004B1864" w:rsidRPr="004B1864" w:rsidRDefault="004B1864" w:rsidP="004B1864">
      <w:pPr>
        <w:pStyle w:val="Bibliografa"/>
        <w:rPr>
          <w:rFonts w:ascii="Calibri" w:hAnsi="Calibri" w:cs="Calibri"/>
        </w:rPr>
      </w:pPr>
      <w:r w:rsidRPr="004B1864">
        <w:rPr>
          <w:rFonts w:ascii="Calibri" w:hAnsi="Calibri" w:cs="Calibri"/>
          <w:i/>
          <w:iCs/>
        </w:rPr>
        <w:t>¿Qué es una base de datos NoSQL? | IBM</w:t>
      </w:r>
      <w:r w:rsidRPr="004B1864">
        <w:rPr>
          <w:rFonts w:ascii="Calibri" w:hAnsi="Calibri" w:cs="Calibri"/>
        </w:rPr>
        <w:t>. (2024, abril 14). [IBM]. https://www.ibm.com/es-es/topics/nosql-databases</w:t>
      </w:r>
    </w:p>
    <w:p w14:paraId="71DBECFB" w14:textId="77777777" w:rsidR="004B1864" w:rsidRPr="004B1864" w:rsidRDefault="004B1864" w:rsidP="004B1864">
      <w:pPr>
        <w:pStyle w:val="Bibliografa"/>
        <w:rPr>
          <w:rFonts w:ascii="Calibri" w:hAnsi="Calibri" w:cs="Calibri"/>
        </w:rPr>
      </w:pPr>
      <w:r w:rsidRPr="004B1864">
        <w:rPr>
          <w:rFonts w:ascii="Calibri" w:hAnsi="Calibri" w:cs="Calibri"/>
          <w:i/>
          <w:iCs/>
        </w:rPr>
        <w:t>¿Qué es una base de datos relacional?</w:t>
      </w:r>
      <w:r w:rsidRPr="004B1864">
        <w:rPr>
          <w:rFonts w:ascii="Calibri" w:hAnsi="Calibri" w:cs="Calibri"/>
        </w:rPr>
        <w:t xml:space="preserve"> (s. f.). Oracle. Recuperado 19 de mayo de 2024, de https://www.oracle.com/es/database/what-is-a-relational-database/</w:t>
      </w:r>
    </w:p>
    <w:p w14:paraId="1D1F50B2" w14:textId="77777777" w:rsidR="004B1864" w:rsidRPr="004B1864" w:rsidRDefault="004B1864" w:rsidP="004B1864">
      <w:pPr>
        <w:pStyle w:val="Bibliografa"/>
        <w:rPr>
          <w:rFonts w:ascii="Calibri" w:hAnsi="Calibri" w:cs="Calibri"/>
        </w:rPr>
      </w:pPr>
      <w:r w:rsidRPr="004B1864">
        <w:rPr>
          <w:rFonts w:ascii="Calibri" w:hAnsi="Calibri" w:cs="Calibri"/>
          <w:i/>
          <w:iCs/>
        </w:rPr>
        <w:t>¿Qué son los almacenes de datos?</w:t>
      </w:r>
      <w:r w:rsidRPr="004B1864">
        <w:rPr>
          <w:rFonts w:ascii="Calibri" w:hAnsi="Calibri" w:cs="Calibri"/>
        </w:rPr>
        <w:t xml:space="preserve"> (s. f.). Google Cloud. Recuperado 19 de mayo de 2024, de https://cloud.google.com/learn/what-is-a-data-warehouse?hl=es</w:t>
      </w:r>
    </w:p>
    <w:p w14:paraId="55678BB6" w14:textId="77777777" w:rsidR="004B1864" w:rsidRPr="004B1864" w:rsidRDefault="004B1864" w:rsidP="004B1864">
      <w:pPr>
        <w:pStyle w:val="Bibliografa"/>
        <w:rPr>
          <w:rFonts w:ascii="Calibri" w:hAnsi="Calibri" w:cs="Calibri"/>
        </w:rPr>
      </w:pPr>
      <w:r w:rsidRPr="004B1864">
        <w:rPr>
          <w:rFonts w:ascii="Calibri" w:hAnsi="Calibri" w:cs="Calibri"/>
          <w:i/>
          <w:iCs/>
        </w:rPr>
        <w:lastRenderedPageBreak/>
        <w:t>¿Qué son los lagos de datos?</w:t>
      </w:r>
      <w:r w:rsidRPr="004B1864">
        <w:rPr>
          <w:rFonts w:ascii="Calibri" w:hAnsi="Calibri" w:cs="Calibri"/>
        </w:rPr>
        <w:t xml:space="preserve"> (s. f.). Google Cloud. Recuperado 19 de mayo de 2024, de https://cloud.google.com/learn/what-is-a-data-lake?hl=es</w:t>
      </w:r>
    </w:p>
    <w:p w14:paraId="0067B72A" w14:textId="77777777" w:rsidR="004B1864" w:rsidRPr="004B1864" w:rsidRDefault="004B1864" w:rsidP="004B1864">
      <w:pPr>
        <w:pStyle w:val="Bibliografa"/>
        <w:rPr>
          <w:rFonts w:ascii="Calibri" w:hAnsi="Calibri" w:cs="Calibri"/>
        </w:rPr>
      </w:pPr>
      <w:r w:rsidRPr="004B1864">
        <w:rPr>
          <w:rFonts w:ascii="Calibri" w:hAnsi="Calibri" w:cs="Calibri"/>
          <w:i/>
          <w:iCs/>
        </w:rPr>
        <w:t>Redis—La plataforma de datos en tiempo real</w:t>
      </w:r>
      <w:r w:rsidRPr="004B1864">
        <w:rPr>
          <w:rFonts w:ascii="Calibri" w:hAnsi="Calibri" w:cs="Calibri"/>
        </w:rPr>
        <w:t>. (s. f.). [Redis]. Redis. Recuperado 19 de mayo de 2024, de https://redis.io/es/</w:t>
      </w:r>
    </w:p>
    <w:p w14:paraId="25EA64E8"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SAP BusinessObjects | Plataforma y suite de Business Intelligence (BI)</w:t>
      </w:r>
      <w:r w:rsidRPr="004B1864">
        <w:rPr>
          <w:rFonts w:ascii="Calibri" w:hAnsi="Calibri" w:cs="Calibri"/>
          <w:lang w:val="en-GB"/>
        </w:rPr>
        <w:t xml:space="preserve">. </w:t>
      </w:r>
      <w:r w:rsidRPr="004B1864">
        <w:rPr>
          <w:rFonts w:ascii="Calibri" w:hAnsi="Calibri" w:cs="Calibri"/>
        </w:rPr>
        <w:t>(s. f.). SAP. Recuperado 20 de mayo de 2024, de https://www.sap.com/spain/products/technology-platform/bi-platform.html</w:t>
      </w:r>
    </w:p>
    <w:p w14:paraId="2C2DD6ED"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ScrumDesk, Meaningful Scrum Project Management Tool for Agile teams</w:t>
      </w:r>
      <w:r w:rsidRPr="004B1864">
        <w:rPr>
          <w:rFonts w:ascii="Calibri" w:hAnsi="Calibri" w:cs="Calibri"/>
          <w:lang w:val="en-GB"/>
        </w:rPr>
        <w:t xml:space="preserve">. </w:t>
      </w:r>
      <w:r w:rsidRPr="004B1864">
        <w:rPr>
          <w:rFonts w:ascii="Calibri" w:hAnsi="Calibri" w:cs="Calibri"/>
        </w:rPr>
        <w:t>(s. f.). ScrumDesk, Meaningful Agile. Recuperado 23 de mayo de 2024, de https://www.scrumdesk.com/</w:t>
      </w:r>
    </w:p>
    <w:p w14:paraId="759AFE43" w14:textId="77777777" w:rsidR="004B1864" w:rsidRPr="004B1864" w:rsidRDefault="004B1864" w:rsidP="004B1864">
      <w:pPr>
        <w:pStyle w:val="Bibliografa"/>
        <w:rPr>
          <w:rFonts w:ascii="Calibri" w:hAnsi="Calibri" w:cs="Calibri"/>
        </w:rPr>
      </w:pPr>
      <w:r w:rsidRPr="004B1864">
        <w:rPr>
          <w:rFonts w:ascii="Calibri" w:hAnsi="Calibri" w:cs="Calibri"/>
          <w:i/>
          <w:iCs/>
        </w:rPr>
        <w:t>Software de análisis e inteligencia de negocios | Tableau</w:t>
      </w:r>
      <w:r w:rsidRPr="004B1864">
        <w:rPr>
          <w:rFonts w:ascii="Calibri" w:hAnsi="Calibri" w:cs="Calibri"/>
        </w:rPr>
        <w:t>. (s. f.). [Tableau]. Recuperado 20 de mayo de 2024, de https://www.tableau.com/es-es</w:t>
      </w:r>
    </w:p>
    <w:p w14:paraId="56194B12" w14:textId="77777777" w:rsidR="004B1864" w:rsidRPr="004B1864" w:rsidRDefault="004B1864" w:rsidP="004B1864">
      <w:pPr>
        <w:pStyle w:val="Bibliografa"/>
        <w:rPr>
          <w:rFonts w:ascii="Calibri" w:hAnsi="Calibri" w:cs="Calibri"/>
        </w:rPr>
      </w:pPr>
      <w:r w:rsidRPr="004B1864">
        <w:rPr>
          <w:rFonts w:ascii="Calibri" w:hAnsi="Calibri" w:cs="Calibri"/>
          <w:i/>
          <w:iCs/>
        </w:rPr>
        <w:t>Soluciones de data lake | IBM</w:t>
      </w:r>
      <w:r w:rsidRPr="004B1864">
        <w:rPr>
          <w:rFonts w:ascii="Calibri" w:hAnsi="Calibri" w:cs="Calibri"/>
        </w:rPr>
        <w:t>. (s. f.). [IBM]. Recuperado 19 de mayo de 2024, de https://www.ibm.com/es-es/data-lake</w:t>
      </w:r>
    </w:p>
    <w:p w14:paraId="2361DFC3" w14:textId="77777777" w:rsidR="004B1864" w:rsidRPr="004B1864" w:rsidRDefault="004B1864" w:rsidP="004B1864">
      <w:pPr>
        <w:pStyle w:val="Bibliografa"/>
        <w:rPr>
          <w:rFonts w:ascii="Calibri" w:hAnsi="Calibri" w:cs="Calibri"/>
        </w:rPr>
      </w:pPr>
      <w:r w:rsidRPr="004B1864">
        <w:rPr>
          <w:rFonts w:ascii="Calibri" w:hAnsi="Calibri" w:cs="Calibri"/>
          <w:i/>
          <w:iCs/>
          <w:lang w:val="en-GB"/>
        </w:rPr>
        <w:t>SQL Server 2022 | Microsoft</w:t>
      </w:r>
      <w:r w:rsidRPr="004B1864">
        <w:rPr>
          <w:rFonts w:ascii="Calibri" w:hAnsi="Calibri" w:cs="Calibri"/>
          <w:lang w:val="en-GB"/>
        </w:rPr>
        <w:t xml:space="preserve">. (s. f.). </w:t>
      </w:r>
      <w:r w:rsidRPr="004B1864">
        <w:rPr>
          <w:rFonts w:ascii="Calibri" w:hAnsi="Calibri" w:cs="Calibri"/>
        </w:rPr>
        <w:t>[Microsoft SQL Server]. Recuperado 19 de mayo de 2024, de https://www.microsoft.com/es-es/sql-server/sql-server-2022</w:t>
      </w:r>
    </w:p>
    <w:p w14:paraId="7CD1F6BB" w14:textId="77777777" w:rsidR="004B1864" w:rsidRPr="004B1864" w:rsidRDefault="004B1864" w:rsidP="004B1864">
      <w:pPr>
        <w:pStyle w:val="Bibliografa"/>
        <w:rPr>
          <w:rFonts w:ascii="Calibri" w:hAnsi="Calibri" w:cs="Calibri"/>
        </w:rPr>
      </w:pPr>
      <w:r w:rsidRPr="004B1864">
        <w:rPr>
          <w:rFonts w:ascii="Calibri" w:hAnsi="Calibri" w:cs="Calibri"/>
        </w:rPr>
        <w:t xml:space="preserve">Tehreem Naeem. (2020, noviembre 7). ¿Qué es el repositorio de datos? (Definición, tipos y beneficios). </w:t>
      </w:r>
      <w:r w:rsidRPr="004B1864">
        <w:rPr>
          <w:rFonts w:ascii="Calibri" w:hAnsi="Calibri" w:cs="Calibri"/>
          <w:i/>
          <w:iCs/>
        </w:rPr>
        <w:t>Astera</w:t>
      </w:r>
      <w:r w:rsidRPr="004B1864">
        <w:rPr>
          <w:rFonts w:ascii="Calibri" w:hAnsi="Calibri" w:cs="Calibri"/>
        </w:rPr>
        <w:t>. https://www.astera.com/es/type/blog/data-repository/</w:t>
      </w:r>
    </w:p>
    <w:p w14:paraId="1DF35B4C" w14:textId="77777777" w:rsidR="004B1864" w:rsidRPr="004B1864" w:rsidRDefault="004B1864" w:rsidP="004B1864">
      <w:pPr>
        <w:pStyle w:val="Bibliografa"/>
        <w:rPr>
          <w:rFonts w:ascii="Calibri" w:hAnsi="Calibri" w:cs="Calibri"/>
        </w:rPr>
      </w:pPr>
      <w:r w:rsidRPr="004B1864">
        <w:rPr>
          <w:rFonts w:ascii="Calibri" w:hAnsi="Calibri" w:cs="Calibri"/>
        </w:rPr>
        <w:t xml:space="preserve">Zapata, J. R. (2024, marzo 14). Visualización de Datos con Python. </w:t>
      </w:r>
      <w:r w:rsidRPr="004B1864">
        <w:rPr>
          <w:rFonts w:ascii="Calibri" w:hAnsi="Calibri" w:cs="Calibri"/>
          <w:i/>
          <w:iCs/>
        </w:rPr>
        <w:t>Jose Ricardo Zapata</w:t>
      </w:r>
      <w:r w:rsidRPr="004B1864">
        <w:rPr>
          <w:rFonts w:ascii="Calibri" w:hAnsi="Calibri" w:cs="Calibri"/>
        </w:rPr>
        <w:t>. https://joserzapata.github.io/courses/python-ciencia-datos/visualizacion/</w:t>
      </w:r>
    </w:p>
    <w:p w14:paraId="1D5391B3" w14:textId="281BFA40" w:rsidR="00AF4FFA" w:rsidRPr="00AF4FFA" w:rsidRDefault="00AF4FFA" w:rsidP="00194057">
      <w:pPr>
        <w:pStyle w:val="Referenciasbibliogrficas"/>
        <w:rPr>
          <w:lang w:val="es-ES"/>
        </w:rPr>
      </w:pPr>
      <w:r w:rsidRPr="00855D70">
        <w:rPr>
          <w:i/>
          <w:iCs/>
        </w:rPr>
        <w:fldChar w:fldCharType="end"/>
      </w:r>
    </w:p>
    <w:p w14:paraId="2DB100BF" w14:textId="620F2E3D" w:rsidR="00F77190" w:rsidRDefault="00A75783">
      <w:pPr>
        <w:spacing w:before="0" w:after="0" w:line="240" w:lineRule="auto"/>
        <w:jc w:val="left"/>
      </w:pPr>
      <w:r>
        <w:br w:type="page"/>
      </w:r>
    </w:p>
    <w:p w14:paraId="1D7681FE" w14:textId="551BC3F2" w:rsidR="00A75783" w:rsidRDefault="00F77190" w:rsidP="00F77190">
      <w:pPr>
        <w:pStyle w:val="Ttulo1sinnumerar"/>
      </w:pPr>
      <w:bookmarkStart w:id="128" w:name="_Toc168142114"/>
      <w:r>
        <w:lastRenderedPageBreak/>
        <w:t>Glosario</w:t>
      </w:r>
      <w:bookmarkEnd w:id="128"/>
    </w:p>
    <w:p w14:paraId="516499F2" w14:textId="1660DAD5" w:rsidR="00F77190" w:rsidRDefault="00F77190" w:rsidP="00F77190">
      <w:r>
        <w:t>Por orden alfabético:</w:t>
      </w:r>
    </w:p>
    <w:p w14:paraId="760EDA33" w14:textId="1DC968DF" w:rsidR="005F15CA" w:rsidRDefault="005F15CA" w:rsidP="005F15CA">
      <w:pPr>
        <w:pStyle w:val="Prrafodelista"/>
        <w:numPr>
          <w:ilvl w:val="0"/>
          <w:numId w:val="70"/>
        </w:numPr>
      </w:pPr>
      <w:r>
        <w:t>Open Data Euskadi:</w:t>
      </w:r>
    </w:p>
    <w:p w14:paraId="7FB2416A" w14:textId="66C876CB" w:rsidR="005F15CA" w:rsidRDefault="005F15CA" w:rsidP="005F15CA">
      <w:pPr>
        <w:pStyle w:val="Prrafodelista"/>
        <w:numPr>
          <w:ilvl w:val="0"/>
          <w:numId w:val="70"/>
        </w:numPr>
      </w:pPr>
      <w:r>
        <w:t>Euskalmet:</w:t>
      </w:r>
    </w:p>
    <w:p w14:paraId="242E710F" w14:textId="5208BE05" w:rsidR="005F15CA" w:rsidRDefault="005F15CA" w:rsidP="005F15CA">
      <w:pPr>
        <w:pStyle w:val="Prrafodelista"/>
        <w:numPr>
          <w:ilvl w:val="0"/>
          <w:numId w:val="70"/>
        </w:numPr>
      </w:pPr>
      <w:r>
        <w:t>Data Warehouse:</w:t>
      </w:r>
    </w:p>
    <w:p w14:paraId="145FB127" w14:textId="670C468F" w:rsidR="005F15CA" w:rsidRDefault="005F15CA" w:rsidP="005F15CA">
      <w:pPr>
        <w:pStyle w:val="Prrafodelista"/>
        <w:numPr>
          <w:ilvl w:val="0"/>
          <w:numId w:val="70"/>
        </w:numPr>
      </w:pPr>
      <w:r>
        <w:t>MongoDB:</w:t>
      </w:r>
    </w:p>
    <w:p w14:paraId="40EF873E" w14:textId="75102B0D" w:rsidR="005F15CA" w:rsidRDefault="005F15CA" w:rsidP="005F15CA">
      <w:pPr>
        <w:pStyle w:val="Prrafodelista"/>
        <w:numPr>
          <w:ilvl w:val="0"/>
          <w:numId w:val="70"/>
        </w:numPr>
      </w:pPr>
      <w:r>
        <w:t>Power BI:</w:t>
      </w:r>
    </w:p>
    <w:p w14:paraId="1617C18E" w14:textId="737F2E14" w:rsidR="005F15CA" w:rsidRDefault="005F15CA" w:rsidP="005F15CA">
      <w:pPr>
        <w:pStyle w:val="Prrafodelista"/>
        <w:numPr>
          <w:ilvl w:val="0"/>
          <w:numId w:val="70"/>
        </w:numPr>
      </w:pPr>
      <w:r>
        <w:t>Dashborad:</w:t>
      </w:r>
    </w:p>
    <w:p w14:paraId="32A2B07C" w14:textId="2309BF6C" w:rsidR="005F15CA" w:rsidRDefault="005F15CA" w:rsidP="005F15CA">
      <w:pPr>
        <w:pStyle w:val="Prrafodelista"/>
        <w:numPr>
          <w:ilvl w:val="0"/>
          <w:numId w:val="70"/>
        </w:numPr>
      </w:pPr>
      <w:r>
        <w:t>Data Lake:</w:t>
      </w:r>
    </w:p>
    <w:p w14:paraId="74593329" w14:textId="7B41BEEC" w:rsidR="005F15CA" w:rsidRDefault="005F15CA" w:rsidP="005F15CA">
      <w:pPr>
        <w:pStyle w:val="Prrafodelista"/>
        <w:numPr>
          <w:ilvl w:val="0"/>
          <w:numId w:val="70"/>
        </w:numPr>
      </w:pPr>
      <w:r>
        <w:t>Cross Validation:</w:t>
      </w:r>
    </w:p>
    <w:p w14:paraId="3D68E96F" w14:textId="148D308F" w:rsidR="005F15CA" w:rsidRDefault="005F15CA" w:rsidP="005F15CA">
      <w:pPr>
        <w:pStyle w:val="Prrafodelista"/>
        <w:numPr>
          <w:ilvl w:val="0"/>
          <w:numId w:val="70"/>
        </w:numPr>
      </w:pPr>
      <w:r>
        <w:t>Naive Bayes:</w:t>
      </w:r>
    </w:p>
    <w:p w14:paraId="36C7F35D" w14:textId="77C91702" w:rsidR="005F15CA" w:rsidRDefault="005F15CA" w:rsidP="005F15CA">
      <w:pPr>
        <w:pStyle w:val="Prrafodelista"/>
        <w:numPr>
          <w:ilvl w:val="0"/>
          <w:numId w:val="70"/>
        </w:numPr>
      </w:pPr>
      <w:r>
        <w:t>K-Means:</w:t>
      </w:r>
    </w:p>
    <w:p w14:paraId="0CB8C9DE" w14:textId="78849378" w:rsidR="005F15CA" w:rsidRDefault="005F15CA" w:rsidP="005F15CA">
      <w:pPr>
        <w:pStyle w:val="Prrafodelista"/>
        <w:numPr>
          <w:ilvl w:val="0"/>
          <w:numId w:val="70"/>
        </w:numPr>
      </w:pPr>
      <w:r>
        <w:t>Fuzzy C-Means:</w:t>
      </w:r>
    </w:p>
    <w:p w14:paraId="3D77F068" w14:textId="065AC440" w:rsidR="005F15CA" w:rsidRDefault="005F15CA" w:rsidP="005F15CA">
      <w:pPr>
        <w:pStyle w:val="Prrafodelista"/>
        <w:numPr>
          <w:ilvl w:val="0"/>
          <w:numId w:val="70"/>
        </w:numPr>
      </w:pPr>
      <w:r>
        <w:t>Matplotlib:</w:t>
      </w:r>
    </w:p>
    <w:p w14:paraId="7D499655" w14:textId="6FDE0909" w:rsidR="005F15CA" w:rsidRDefault="005F15CA" w:rsidP="005F15CA">
      <w:pPr>
        <w:pStyle w:val="Prrafodelista"/>
        <w:numPr>
          <w:ilvl w:val="0"/>
          <w:numId w:val="70"/>
        </w:numPr>
      </w:pPr>
      <w:r>
        <w:t>Seaborn:</w:t>
      </w:r>
    </w:p>
    <w:p w14:paraId="06AB3A8E" w14:textId="7E79C441" w:rsidR="005F15CA" w:rsidRDefault="005F15CA" w:rsidP="005F15CA">
      <w:pPr>
        <w:pStyle w:val="Prrafodelista"/>
        <w:numPr>
          <w:ilvl w:val="0"/>
          <w:numId w:val="70"/>
        </w:numPr>
      </w:pPr>
      <w:r>
        <w:t>Plotly:</w:t>
      </w:r>
    </w:p>
    <w:p w14:paraId="43837CD0" w14:textId="6C3AE87D" w:rsidR="005F15CA" w:rsidRDefault="005F15CA" w:rsidP="005F15CA">
      <w:pPr>
        <w:pStyle w:val="Prrafodelista"/>
        <w:numPr>
          <w:ilvl w:val="0"/>
          <w:numId w:val="70"/>
        </w:numPr>
      </w:pPr>
      <w:r>
        <w:t>Overfitting:</w:t>
      </w:r>
    </w:p>
    <w:p w14:paraId="3B378CE2" w14:textId="7CA2B62C" w:rsidR="005F15CA" w:rsidRDefault="005F15CA" w:rsidP="005F15CA">
      <w:pPr>
        <w:pStyle w:val="Prrafodelista"/>
        <w:numPr>
          <w:ilvl w:val="0"/>
          <w:numId w:val="70"/>
        </w:numPr>
      </w:pPr>
      <w:r>
        <w:t>Bearer Token:</w:t>
      </w:r>
    </w:p>
    <w:p w14:paraId="1CEA5A42" w14:textId="48A3D0BE" w:rsidR="005F15CA" w:rsidRDefault="005F15CA" w:rsidP="005F15CA">
      <w:pPr>
        <w:pStyle w:val="Prrafodelista"/>
        <w:numPr>
          <w:ilvl w:val="0"/>
          <w:numId w:val="70"/>
        </w:numPr>
      </w:pPr>
      <w:r>
        <w:t>Postman:</w:t>
      </w:r>
    </w:p>
    <w:p w14:paraId="42F2DC52" w14:textId="34B67F8B" w:rsidR="005F15CA" w:rsidRDefault="005F15CA" w:rsidP="005F15CA">
      <w:pPr>
        <w:pStyle w:val="Prrafodelista"/>
        <w:numPr>
          <w:ilvl w:val="0"/>
          <w:numId w:val="70"/>
        </w:numPr>
      </w:pPr>
      <w:r>
        <w:t>Creative Commons:</w:t>
      </w:r>
    </w:p>
    <w:p w14:paraId="57619477" w14:textId="77777777" w:rsidR="005F15CA" w:rsidRDefault="005F15CA" w:rsidP="005F15CA">
      <w:pPr>
        <w:pStyle w:val="Prrafodelista"/>
        <w:numPr>
          <w:ilvl w:val="0"/>
          <w:numId w:val="70"/>
        </w:numPr>
      </w:pPr>
    </w:p>
    <w:p w14:paraId="58F20119" w14:textId="77777777" w:rsidR="005F15CA" w:rsidRDefault="005F15CA">
      <w:pPr>
        <w:spacing w:before="0" w:after="0" w:line="240" w:lineRule="auto"/>
        <w:jc w:val="left"/>
        <w:rPr>
          <w:rFonts w:asciiTheme="majorHAnsi" w:hAnsiTheme="majorHAnsi"/>
          <w:bCs/>
          <w:color w:val="0098CD"/>
          <w:kern w:val="32"/>
          <w:sz w:val="36"/>
          <w:szCs w:val="32"/>
        </w:rPr>
      </w:pPr>
      <w:r>
        <w:br w:type="page"/>
      </w:r>
    </w:p>
    <w:p w14:paraId="1606B6CC" w14:textId="406AB6C2" w:rsidR="00F77190" w:rsidRDefault="00F77190" w:rsidP="00F77190">
      <w:pPr>
        <w:pStyle w:val="Ttulo1sinnumerar"/>
      </w:pPr>
      <w:bookmarkStart w:id="129" w:name="_Toc168142115"/>
      <w:r>
        <w:lastRenderedPageBreak/>
        <w:t>Lista de siglas y acrónimos</w:t>
      </w:r>
      <w:bookmarkEnd w:id="129"/>
    </w:p>
    <w:p w14:paraId="537E45EE" w14:textId="7BCC5416" w:rsidR="00F77190" w:rsidRDefault="00F77190" w:rsidP="00F77190">
      <w:r>
        <w:t>Por orden alfabético:</w:t>
      </w:r>
    </w:p>
    <w:p w14:paraId="613B01FD" w14:textId="683BA6E3" w:rsidR="00F77190" w:rsidRDefault="00F77190" w:rsidP="00F77190">
      <w:pPr>
        <w:pStyle w:val="Prrafodelista"/>
        <w:numPr>
          <w:ilvl w:val="0"/>
          <w:numId w:val="70"/>
        </w:numPr>
      </w:pPr>
      <w:r>
        <w:t>API:</w:t>
      </w:r>
    </w:p>
    <w:p w14:paraId="2745B353" w14:textId="55896C06" w:rsidR="00F77190" w:rsidRDefault="00F77190" w:rsidP="00F77190">
      <w:pPr>
        <w:pStyle w:val="Prrafodelista"/>
        <w:numPr>
          <w:ilvl w:val="0"/>
          <w:numId w:val="70"/>
        </w:numPr>
      </w:pPr>
      <w:r>
        <w:t>IA</w:t>
      </w:r>
      <w:r w:rsidR="005F15CA">
        <w:t>:</w:t>
      </w:r>
    </w:p>
    <w:p w14:paraId="2F474E49" w14:textId="2279567D" w:rsidR="005F15CA" w:rsidRDefault="005F15CA" w:rsidP="00F77190">
      <w:pPr>
        <w:pStyle w:val="Prrafodelista"/>
        <w:numPr>
          <w:ilvl w:val="0"/>
          <w:numId w:val="70"/>
        </w:numPr>
      </w:pPr>
      <w:r>
        <w:t>IoT:</w:t>
      </w:r>
    </w:p>
    <w:p w14:paraId="6FB8F1BF" w14:textId="694A6FCB" w:rsidR="005F15CA" w:rsidRDefault="005F15CA" w:rsidP="00F77190">
      <w:pPr>
        <w:pStyle w:val="Prrafodelista"/>
        <w:numPr>
          <w:ilvl w:val="0"/>
          <w:numId w:val="70"/>
        </w:numPr>
      </w:pPr>
      <w:r>
        <w:t>BI:</w:t>
      </w:r>
    </w:p>
    <w:p w14:paraId="5B48ECF1" w14:textId="2551966F" w:rsidR="005F15CA" w:rsidRDefault="005F15CA" w:rsidP="00F77190">
      <w:pPr>
        <w:pStyle w:val="Prrafodelista"/>
        <w:numPr>
          <w:ilvl w:val="0"/>
          <w:numId w:val="70"/>
        </w:numPr>
      </w:pPr>
      <w:r>
        <w:t>SQL:</w:t>
      </w:r>
    </w:p>
    <w:p w14:paraId="4734B7FB" w14:textId="0F72B2FE" w:rsidR="005F15CA" w:rsidRDefault="005F15CA" w:rsidP="00F77190">
      <w:pPr>
        <w:pStyle w:val="Prrafodelista"/>
        <w:numPr>
          <w:ilvl w:val="0"/>
          <w:numId w:val="70"/>
        </w:numPr>
      </w:pPr>
      <w:r>
        <w:t>EDA:</w:t>
      </w:r>
    </w:p>
    <w:p w14:paraId="25096DA3" w14:textId="16D11929" w:rsidR="005F15CA" w:rsidRDefault="005F15CA" w:rsidP="00F77190">
      <w:pPr>
        <w:pStyle w:val="Prrafodelista"/>
        <w:numPr>
          <w:ilvl w:val="0"/>
          <w:numId w:val="70"/>
        </w:numPr>
      </w:pPr>
      <w:r>
        <w:t>DGT:</w:t>
      </w:r>
    </w:p>
    <w:p w14:paraId="31F7D565" w14:textId="6D93A4E8" w:rsidR="005F15CA" w:rsidRDefault="005F15CA" w:rsidP="00F77190">
      <w:pPr>
        <w:pStyle w:val="Prrafodelista"/>
        <w:numPr>
          <w:ilvl w:val="0"/>
          <w:numId w:val="70"/>
        </w:numPr>
      </w:pPr>
      <w:r>
        <w:t>AEMET:</w:t>
      </w:r>
    </w:p>
    <w:p w14:paraId="742D45D9" w14:textId="5A300A47" w:rsidR="005F15CA" w:rsidRDefault="005F15CA" w:rsidP="00F77190">
      <w:pPr>
        <w:pStyle w:val="Prrafodelista"/>
        <w:numPr>
          <w:ilvl w:val="0"/>
          <w:numId w:val="70"/>
        </w:numPr>
      </w:pPr>
      <w:r>
        <w:t>FIA:</w:t>
      </w:r>
    </w:p>
    <w:p w14:paraId="2D88EDB0" w14:textId="43FD1E38" w:rsidR="005F15CA" w:rsidRDefault="005F15CA" w:rsidP="00F77190">
      <w:pPr>
        <w:pStyle w:val="Prrafodelista"/>
        <w:numPr>
          <w:ilvl w:val="0"/>
          <w:numId w:val="70"/>
        </w:numPr>
      </w:pPr>
      <w:r>
        <w:t>CSV:</w:t>
      </w:r>
    </w:p>
    <w:p w14:paraId="465C9164" w14:textId="77777777" w:rsidR="005F15CA" w:rsidRDefault="005F15CA" w:rsidP="00F77190">
      <w:pPr>
        <w:pStyle w:val="Prrafodelista"/>
        <w:numPr>
          <w:ilvl w:val="0"/>
          <w:numId w:val="70"/>
        </w:numPr>
      </w:pPr>
      <w:r>
        <w:t>XML:</w:t>
      </w:r>
    </w:p>
    <w:p w14:paraId="3BDC3101" w14:textId="4FF00780" w:rsidR="005F15CA" w:rsidRDefault="005F15CA" w:rsidP="00F77190">
      <w:pPr>
        <w:pStyle w:val="Prrafodelista"/>
        <w:numPr>
          <w:ilvl w:val="0"/>
          <w:numId w:val="70"/>
        </w:numPr>
      </w:pPr>
      <w:r>
        <w:t>JSON:</w:t>
      </w:r>
    </w:p>
    <w:p w14:paraId="11FF5DA1" w14:textId="767203D0" w:rsidR="005F15CA" w:rsidRDefault="005F15CA" w:rsidP="00F77190">
      <w:pPr>
        <w:pStyle w:val="Prrafodelista"/>
        <w:numPr>
          <w:ilvl w:val="0"/>
          <w:numId w:val="70"/>
        </w:numPr>
      </w:pPr>
      <w:r>
        <w:t>HTML:</w:t>
      </w:r>
    </w:p>
    <w:p w14:paraId="71532AF2" w14:textId="58CCB0B2" w:rsidR="005F15CA" w:rsidRDefault="005F15CA" w:rsidP="00F77190">
      <w:pPr>
        <w:pStyle w:val="Prrafodelista"/>
        <w:numPr>
          <w:ilvl w:val="0"/>
          <w:numId w:val="70"/>
        </w:numPr>
      </w:pPr>
      <w:r>
        <w:t>ACID:</w:t>
      </w:r>
    </w:p>
    <w:p w14:paraId="0133546E" w14:textId="53C35B96" w:rsidR="005F15CA" w:rsidRDefault="005F15CA" w:rsidP="00F77190">
      <w:pPr>
        <w:pStyle w:val="Prrafodelista"/>
        <w:numPr>
          <w:ilvl w:val="0"/>
          <w:numId w:val="70"/>
        </w:numPr>
      </w:pPr>
      <w:r>
        <w:t>SVM:</w:t>
      </w:r>
    </w:p>
    <w:p w14:paraId="1B87E811" w14:textId="41FC50AA" w:rsidR="005F15CA" w:rsidRDefault="005F15CA" w:rsidP="00F77190">
      <w:pPr>
        <w:pStyle w:val="Prrafodelista"/>
        <w:numPr>
          <w:ilvl w:val="0"/>
          <w:numId w:val="70"/>
        </w:numPr>
      </w:pPr>
      <w:r>
        <w:t>EM:</w:t>
      </w:r>
    </w:p>
    <w:p w14:paraId="6BFA73DE" w14:textId="01FADD01" w:rsidR="005F15CA" w:rsidRDefault="005F15CA" w:rsidP="00F77190">
      <w:pPr>
        <w:pStyle w:val="Prrafodelista"/>
        <w:numPr>
          <w:ilvl w:val="0"/>
          <w:numId w:val="70"/>
        </w:numPr>
      </w:pPr>
      <w:r>
        <w:t>D3:</w:t>
      </w:r>
    </w:p>
    <w:p w14:paraId="7C7C374B" w14:textId="71C7E7EC" w:rsidR="005F15CA" w:rsidRDefault="005F15CA" w:rsidP="00F77190">
      <w:pPr>
        <w:pStyle w:val="Prrafodelista"/>
        <w:numPr>
          <w:ilvl w:val="0"/>
          <w:numId w:val="70"/>
        </w:numPr>
      </w:pPr>
      <w:r>
        <w:t>JS:</w:t>
      </w:r>
    </w:p>
    <w:p w14:paraId="6F1B44D4" w14:textId="66782472" w:rsidR="005F15CA" w:rsidRDefault="005F15CA" w:rsidP="00F77190">
      <w:pPr>
        <w:pStyle w:val="Prrafodelista"/>
        <w:numPr>
          <w:ilvl w:val="0"/>
          <w:numId w:val="70"/>
        </w:numPr>
      </w:pPr>
      <w:r>
        <w:t>ERP:</w:t>
      </w:r>
    </w:p>
    <w:p w14:paraId="6CCB1E94" w14:textId="60A64688" w:rsidR="005F15CA" w:rsidRDefault="005F15CA" w:rsidP="00F77190">
      <w:pPr>
        <w:pStyle w:val="Prrafodelista"/>
        <w:numPr>
          <w:ilvl w:val="0"/>
          <w:numId w:val="70"/>
        </w:numPr>
      </w:pPr>
      <w:r>
        <w:t>SAP:</w:t>
      </w:r>
    </w:p>
    <w:p w14:paraId="45676D90" w14:textId="3DCC344D" w:rsidR="005F15CA" w:rsidRDefault="005F15CA" w:rsidP="00F77190">
      <w:pPr>
        <w:pStyle w:val="Prrafodelista"/>
        <w:numPr>
          <w:ilvl w:val="0"/>
          <w:numId w:val="70"/>
        </w:numPr>
      </w:pPr>
      <w:r>
        <w:t>TFM:</w:t>
      </w:r>
    </w:p>
    <w:p w14:paraId="23B53C48" w14:textId="5792BAF5" w:rsidR="005F15CA" w:rsidRDefault="005F15CA" w:rsidP="00F77190">
      <w:pPr>
        <w:pStyle w:val="Prrafodelista"/>
        <w:numPr>
          <w:ilvl w:val="0"/>
          <w:numId w:val="70"/>
        </w:numPr>
      </w:pPr>
      <w:r>
        <w:t>LOPDGDD:</w:t>
      </w:r>
    </w:p>
    <w:p w14:paraId="35816E35" w14:textId="39CB1ED5" w:rsidR="005F15CA" w:rsidRDefault="005F15CA" w:rsidP="00F77190">
      <w:pPr>
        <w:pStyle w:val="Prrafodelista"/>
        <w:numPr>
          <w:ilvl w:val="0"/>
          <w:numId w:val="70"/>
        </w:numPr>
      </w:pPr>
      <w:r>
        <w:t>RGPD:</w:t>
      </w:r>
    </w:p>
    <w:p w14:paraId="291692EC" w14:textId="77777777" w:rsidR="005F15CA" w:rsidRDefault="005F15CA">
      <w:pPr>
        <w:spacing w:before="0" w:after="0" w:line="240" w:lineRule="auto"/>
        <w:jc w:val="left"/>
        <w:rPr>
          <w:rFonts w:asciiTheme="majorHAnsi" w:hAnsiTheme="majorHAnsi"/>
          <w:bCs/>
          <w:color w:val="0098CD"/>
          <w:kern w:val="32"/>
          <w:sz w:val="36"/>
          <w:szCs w:val="32"/>
        </w:rPr>
      </w:pPr>
      <w:r>
        <w:br w:type="page"/>
      </w:r>
    </w:p>
    <w:p w14:paraId="257947A2" w14:textId="57210701" w:rsidR="00CA1B05" w:rsidRDefault="00CB289E" w:rsidP="00CA1B05">
      <w:pPr>
        <w:pStyle w:val="Anexo"/>
      </w:pPr>
      <w:bookmarkStart w:id="130" w:name="_Toc168142116"/>
      <w:r>
        <w:lastRenderedPageBreak/>
        <w:t>Privacidad y protección de datos</w:t>
      </w:r>
      <w:bookmarkEnd w:id="130"/>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ver instruciiones</w:t>
      </w:r>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iker sebastian perez" w:date="2024-05-18T18:32:00Z" w:initials="iS">
    <w:p w14:paraId="38C65802" w14:textId="77777777" w:rsidR="00F97999" w:rsidRDefault="00F97999" w:rsidP="00F97999">
      <w:pPr>
        <w:pStyle w:val="Textocomentario"/>
        <w:jc w:val="left"/>
      </w:pPr>
      <w:r>
        <w:rPr>
          <w:rStyle w:val="Refdecomentario"/>
        </w:rPr>
        <w:annotationRef/>
      </w:r>
      <w:r>
        <w:t>Duda, detallar más en otra fase del proyecto</w:t>
      </w:r>
    </w:p>
  </w:comment>
  <w:comment w:id="16"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7"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8"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9"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20"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3"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4"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7"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31"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4"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40"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41"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42"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43"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5"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6"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7"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8"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49"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51"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52"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53"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54"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5"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6"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7"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8"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59"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60"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61"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63"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64"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5" w:author="iker sebastian perez" w:date="2024-06-02T12:16:00Z" w:initials="iS">
    <w:p w14:paraId="42072B6B" w14:textId="77777777" w:rsidR="0070274C" w:rsidRDefault="0070274C" w:rsidP="0070274C">
      <w:pPr>
        <w:pStyle w:val="Textocomentario"/>
        <w:jc w:val="left"/>
      </w:pPr>
      <w:r>
        <w:rPr>
          <w:rStyle w:val="Refdecomentario"/>
        </w:rPr>
        <w:annotationRef/>
      </w:r>
      <w:r>
        <w:t>32.5-</w:t>
      </w:r>
      <w:r>
        <w:br/>
      </w:r>
      <w:hyperlink r:id="rId33" w:history="1">
        <w:r w:rsidRPr="00971F82">
          <w:rPr>
            <w:rStyle w:val="Hipervnculo"/>
          </w:rPr>
          <w:t>https://economipedia.com/definiciones/teorema-de-bayes.html</w:t>
        </w:r>
      </w:hyperlink>
    </w:p>
  </w:comment>
  <w:comment w:id="66" w:author="iker sebastian perez" w:date="2024-05-19T18:37:00Z" w:initials="iS">
    <w:p w14:paraId="4D792500" w14:textId="70B89A1D"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4" w:history="1">
        <w:r w:rsidR="00074756" w:rsidRPr="00A04EA3">
          <w:rPr>
            <w:rStyle w:val="Hipervnculo"/>
          </w:rPr>
          <w:t>https://www.ibm.com/es-es/topics/unsupervised-learning</w:t>
        </w:r>
      </w:hyperlink>
    </w:p>
  </w:comment>
  <w:comment w:id="68"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5" w:history="1">
        <w:r w:rsidR="00074756" w:rsidRPr="00FC75D3">
          <w:rPr>
            <w:rStyle w:val="Hipervnculo"/>
          </w:rPr>
          <w:t>https://joserzapata.github.io/courses/python-ciencia-datos/visualizacion/</w:t>
        </w:r>
      </w:hyperlink>
    </w:p>
  </w:comment>
  <w:comment w:id="69"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6" w:history="1">
        <w:r w:rsidR="00074756" w:rsidRPr="00896B36">
          <w:rPr>
            <w:rStyle w:val="Hipervnculo"/>
          </w:rPr>
          <w:t>https://d3js.org/what-is-d3</w:t>
        </w:r>
      </w:hyperlink>
    </w:p>
  </w:comment>
  <w:comment w:id="70"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7"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71"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8" w:history="1">
        <w:r w:rsidR="00186992" w:rsidRPr="003417BF">
          <w:rPr>
            <w:rStyle w:val="Hipervnculo"/>
          </w:rPr>
          <w:t>https://www.microsoft.com/es-es/power-platform/products/power-bi</w:t>
        </w:r>
      </w:hyperlink>
    </w:p>
  </w:comment>
  <w:comment w:id="72"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9" w:history="1">
        <w:r w:rsidR="00186992" w:rsidRPr="00CD3EC0">
          <w:rPr>
            <w:rStyle w:val="Hipervnculo"/>
          </w:rPr>
          <w:t>https://www.tableau.com/es-es</w:t>
        </w:r>
      </w:hyperlink>
    </w:p>
  </w:comment>
  <w:comment w:id="73"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40" w:history="1">
        <w:r w:rsidR="00186992" w:rsidRPr="00FE21D2">
          <w:rPr>
            <w:rStyle w:val="Hipervnculo"/>
          </w:rPr>
          <w:t>https://www.qlik.com/es-es/products/qlikview</w:t>
        </w:r>
      </w:hyperlink>
    </w:p>
  </w:comment>
  <w:comment w:id="74"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1" w:history="1">
        <w:r w:rsidR="00186992" w:rsidRPr="00B177A0">
          <w:rPr>
            <w:rStyle w:val="Hipervnculo"/>
          </w:rPr>
          <w:t>https://www.sap.com/spain/products/technology-platform/bi-platform.html</w:t>
        </w:r>
      </w:hyperlink>
    </w:p>
  </w:comment>
  <w:comment w:id="83" w:author="iker sebastian perez" w:date="2024-06-01T10:24:00Z" w:initials="iS">
    <w:p w14:paraId="0517D834" w14:textId="77777777" w:rsidR="00CB0213" w:rsidRDefault="00CB0213" w:rsidP="00CB0213">
      <w:pPr>
        <w:pStyle w:val="Textocomentario"/>
        <w:jc w:val="left"/>
      </w:pPr>
      <w:r>
        <w:rPr>
          <w:rStyle w:val="Refdecomentario"/>
        </w:rPr>
        <w:annotationRef/>
      </w:r>
      <w:r>
        <w:t>Asegurar valor</w:t>
      </w:r>
    </w:p>
  </w:comment>
  <w:comment w:id="84" w:author="iker sebastian perez" w:date="2024-06-01T10:24:00Z" w:initials="iS">
    <w:p w14:paraId="120C8EFB" w14:textId="77777777" w:rsidR="00CB0213" w:rsidRDefault="00CB0213" w:rsidP="00CB0213">
      <w:pPr>
        <w:pStyle w:val="Textocomentario"/>
        <w:jc w:val="left"/>
      </w:pPr>
      <w:r>
        <w:rPr>
          <w:rStyle w:val="Refdecomentario"/>
        </w:rPr>
        <w:annotationRef/>
      </w:r>
      <w:r>
        <w:t>Asegurar valor</w:t>
      </w:r>
    </w:p>
  </w:comment>
  <w:comment w:id="85" w:author="iker sebastian perez" w:date="2024-06-01T10:24:00Z" w:initials="iS">
    <w:p w14:paraId="31476F61" w14:textId="503945B2" w:rsidR="00CB0213" w:rsidRDefault="00CB0213" w:rsidP="00CB0213">
      <w:pPr>
        <w:pStyle w:val="Textocomentario"/>
        <w:jc w:val="left"/>
      </w:pPr>
      <w:r>
        <w:rPr>
          <w:rStyle w:val="Refdecomentario"/>
        </w:rPr>
        <w:annotationRef/>
      </w:r>
      <w:r>
        <w:t>Asegurar valor</w:t>
      </w:r>
    </w:p>
  </w:comment>
  <w:comment w:id="89" w:author="iker sebastian perez" w:date="2024-05-23T18:16:00Z" w:initials="iS">
    <w:p w14:paraId="372532AC" w14:textId="77777777" w:rsidR="002F3339" w:rsidRDefault="002F3339" w:rsidP="002F3339">
      <w:pPr>
        <w:pStyle w:val="Textocomentario"/>
        <w:jc w:val="left"/>
      </w:pPr>
      <w:r>
        <w:rPr>
          <w:rStyle w:val="Refdecomentario"/>
        </w:rPr>
        <w:annotationRef/>
      </w:r>
      <w:r>
        <w:t>41-</w:t>
      </w:r>
    </w:p>
    <w:p w14:paraId="2915D244" w14:textId="77777777" w:rsidR="002F3339" w:rsidRDefault="00000000" w:rsidP="002F3339">
      <w:pPr>
        <w:pStyle w:val="Textocomentario"/>
        <w:jc w:val="left"/>
      </w:pPr>
      <w:hyperlink r:id="rId42" w:history="1">
        <w:r w:rsidR="002F3339" w:rsidRPr="008B246B">
          <w:rPr>
            <w:rStyle w:val="Hipervnculo"/>
          </w:rPr>
          <w:t>https://medium.com/@esmeradovela/las-5-etapas-del-ciclo-de-vida-de-los-datos-f4ddc3c1ed3f</w:t>
        </w:r>
      </w:hyperlink>
    </w:p>
  </w:comment>
  <w:comment w:id="90" w:author="iker sebastian perez" w:date="2024-05-23T18:37:00Z" w:initials="iS">
    <w:p w14:paraId="4530561E" w14:textId="77777777" w:rsidR="002F3339" w:rsidRDefault="002F3339" w:rsidP="002F3339">
      <w:pPr>
        <w:pStyle w:val="Textocomentario"/>
        <w:jc w:val="left"/>
      </w:pPr>
      <w:r>
        <w:rPr>
          <w:rStyle w:val="Refdecomentario"/>
        </w:rPr>
        <w:annotationRef/>
      </w:r>
      <w:r>
        <w:t>42-</w:t>
      </w:r>
    </w:p>
    <w:p w14:paraId="6A648773" w14:textId="77777777" w:rsidR="002F3339" w:rsidRDefault="00000000" w:rsidP="002F3339">
      <w:pPr>
        <w:pStyle w:val="Textocomentario"/>
        <w:jc w:val="left"/>
      </w:pPr>
      <w:hyperlink r:id="rId43" w:history="1">
        <w:r w:rsidR="002F3339" w:rsidRPr="00D33A3D">
          <w:rPr>
            <w:rStyle w:val="Hipervnculo"/>
          </w:rPr>
          <w:t>https://www.xataka.com/basics/que-github-que-que-le-ofrece-a-desarrolladores</w:t>
        </w:r>
      </w:hyperlink>
    </w:p>
  </w:comment>
  <w:comment w:id="91" w:author="iker sebastian perez" w:date="2024-05-23T19:10:00Z" w:initials="iS">
    <w:p w14:paraId="2DAD3CB7" w14:textId="77777777" w:rsidR="002F3339" w:rsidRDefault="002F3339" w:rsidP="002F3339">
      <w:pPr>
        <w:pStyle w:val="Textocomentario"/>
        <w:jc w:val="left"/>
      </w:pPr>
      <w:r>
        <w:rPr>
          <w:rStyle w:val="Refdecomentario"/>
        </w:rPr>
        <w:annotationRef/>
      </w:r>
      <w:r>
        <w:t>43-</w:t>
      </w:r>
    </w:p>
    <w:p w14:paraId="69FF0E92" w14:textId="77777777" w:rsidR="002F3339" w:rsidRDefault="00000000" w:rsidP="002F3339">
      <w:pPr>
        <w:pStyle w:val="Textocomentario"/>
        <w:jc w:val="left"/>
      </w:pPr>
      <w:hyperlink r:id="rId44" w:anchor=":~:text=El%20control%20de%20versiones%20con%20Git%20es%20una%20metodolog%C3%ADa%20que,hasta%20su%20forma%20m%C3%A1s%20actualizada" w:history="1">
        <w:r w:rsidR="002F3339" w:rsidRPr="00821875">
          <w:rPr>
            <w:rStyle w:val="Hipervnculo"/>
          </w:rPr>
          <w:t>https://keepcoding.io/blog/control-de-versiones-con-git/#:~:text=El%20control%20de%20versiones%20con%20Git%20es%20una%20metodolog%C3%ADa%20que,hasta%20su%20forma%20m%C3%A1s%20actualizada</w:t>
        </w:r>
      </w:hyperlink>
      <w:r w:rsidR="002F3339">
        <w:t>.</w:t>
      </w:r>
    </w:p>
  </w:comment>
  <w:comment w:id="92" w:author="iker sebastian perez" w:date="2024-05-23T20:31:00Z" w:initials="iS">
    <w:p w14:paraId="78DEEBED" w14:textId="77777777" w:rsidR="002F3339" w:rsidRDefault="002F3339" w:rsidP="002F3339">
      <w:pPr>
        <w:pStyle w:val="Textocomentario"/>
        <w:jc w:val="left"/>
      </w:pPr>
      <w:r>
        <w:rPr>
          <w:rStyle w:val="Refdecomentario"/>
        </w:rPr>
        <w:annotationRef/>
      </w:r>
      <w:r>
        <w:t>44-</w:t>
      </w:r>
    </w:p>
    <w:p w14:paraId="1B0DCABA" w14:textId="77777777" w:rsidR="002F3339" w:rsidRDefault="00000000" w:rsidP="002F3339">
      <w:pPr>
        <w:pStyle w:val="Textocomentario"/>
        <w:jc w:val="left"/>
      </w:pPr>
      <w:hyperlink r:id="rId45" w:history="1">
        <w:r w:rsidR="002F3339" w:rsidRPr="00271A26">
          <w:rPr>
            <w:rStyle w:val="Hipervnculo"/>
          </w:rPr>
          <w:t>https://www.scrumdesk.com/</w:t>
        </w:r>
      </w:hyperlink>
    </w:p>
  </w:comment>
  <w:comment w:id="96" w:author="iker sebastian perez" w:date="2024-05-24T20:19:00Z" w:initials="iS">
    <w:p w14:paraId="55E86966" w14:textId="77777777" w:rsidR="00626CB3" w:rsidRDefault="00626CB3" w:rsidP="00626CB3">
      <w:pPr>
        <w:pStyle w:val="Textocomentario"/>
        <w:jc w:val="left"/>
      </w:pPr>
      <w:r>
        <w:rPr>
          <w:rStyle w:val="Refdecomentario"/>
        </w:rPr>
        <w:annotationRef/>
      </w:r>
      <w:r>
        <w:t>45-</w:t>
      </w:r>
    </w:p>
    <w:p w14:paraId="59C17469" w14:textId="77777777" w:rsidR="00626CB3" w:rsidRDefault="00000000" w:rsidP="00626CB3">
      <w:pPr>
        <w:pStyle w:val="Textocomentario"/>
        <w:jc w:val="left"/>
      </w:pPr>
      <w:hyperlink r:id="rId46" w:history="1">
        <w:r w:rsidR="00626CB3" w:rsidRPr="00E103C7">
          <w:rPr>
            <w:rStyle w:val="Hipervnculo"/>
          </w:rPr>
          <w:t>https://opendata.euskadi.eus/general/-/informacion-legal-opendata/</w:t>
        </w:r>
      </w:hyperlink>
    </w:p>
  </w:comment>
  <w:comment w:id="97" w:author="iker sebastian perez" w:date="2024-05-30T19:04:00Z" w:initials="iS">
    <w:p w14:paraId="530EF3D3" w14:textId="77777777" w:rsidR="00FA49FE" w:rsidRDefault="00FA49FE" w:rsidP="00FA49FE">
      <w:pPr>
        <w:pStyle w:val="Textocomentario"/>
        <w:jc w:val="left"/>
      </w:pPr>
      <w:r>
        <w:rPr>
          <w:rStyle w:val="Refdecomentario"/>
        </w:rPr>
        <w:annotationRef/>
      </w:r>
      <w:r>
        <w:t>46-</w:t>
      </w:r>
    </w:p>
    <w:p w14:paraId="374D5CB1" w14:textId="77777777" w:rsidR="00FA49FE" w:rsidRDefault="00000000" w:rsidP="00FA49FE">
      <w:pPr>
        <w:pStyle w:val="Textocomentario"/>
        <w:jc w:val="left"/>
      </w:pPr>
      <w:hyperlink r:id="rId47" w:history="1">
        <w:r w:rsidR="00FA49FE" w:rsidRPr="00AB1C43">
          <w:rPr>
            <w:rStyle w:val="Hipervnculo"/>
          </w:rPr>
          <w:t>https://www.boe.es/eli/es/lo/2018/12/05/3</w:t>
        </w:r>
      </w:hyperlink>
    </w:p>
  </w:comment>
  <w:comment w:id="98" w:author="iker sebastian perez" w:date="2024-05-30T19:05:00Z" w:initials="iS">
    <w:p w14:paraId="1C5478C4" w14:textId="77777777" w:rsidR="00FA49FE" w:rsidRDefault="00FA49FE" w:rsidP="00FA49FE">
      <w:pPr>
        <w:pStyle w:val="Textocomentario"/>
        <w:jc w:val="left"/>
      </w:pPr>
      <w:r>
        <w:rPr>
          <w:rStyle w:val="Refdecomentario"/>
        </w:rPr>
        <w:annotationRef/>
      </w:r>
      <w:r>
        <w:t>47-</w:t>
      </w:r>
    </w:p>
    <w:p w14:paraId="3F930E9D" w14:textId="77777777" w:rsidR="00FA49FE" w:rsidRDefault="00000000" w:rsidP="00FA49FE">
      <w:pPr>
        <w:pStyle w:val="Textocomentario"/>
        <w:jc w:val="left"/>
      </w:pPr>
      <w:hyperlink r:id="rId48" w:history="1">
        <w:r w:rsidR="00FA49FE" w:rsidRPr="00FC014B">
          <w:rPr>
            <w:rStyle w:val="Hipervnculo"/>
          </w:rPr>
          <w:t>https://www.boe.es/buscar/doc.php?id=DOUE-L-2016-80807</w:t>
        </w:r>
      </w:hyperlink>
    </w:p>
  </w:comment>
  <w:comment w:id="99" w:author="iker sebastian perez" w:date="2024-05-30T19:09:00Z" w:initials="iS">
    <w:p w14:paraId="59883DDC" w14:textId="77777777" w:rsidR="00B51D81" w:rsidRDefault="00B51D81" w:rsidP="00B51D81">
      <w:pPr>
        <w:pStyle w:val="Textocomentario"/>
        <w:jc w:val="left"/>
      </w:pPr>
      <w:r>
        <w:rPr>
          <w:rStyle w:val="Refdecomentario"/>
        </w:rPr>
        <w:annotationRef/>
      </w:r>
      <w:r>
        <w:t>48-</w:t>
      </w:r>
    </w:p>
    <w:p w14:paraId="2AEA675F" w14:textId="77777777" w:rsidR="00B51D81" w:rsidRDefault="00000000" w:rsidP="00B51D81">
      <w:pPr>
        <w:pStyle w:val="Textocomentario"/>
        <w:jc w:val="left"/>
      </w:pPr>
      <w:hyperlink r:id="rId49" w:history="1">
        <w:r w:rsidR="00B51D81" w:rsidRPr="001D63DF">
          <w:rPr>
            <w:rStyle w:val="Hipervnculo"/>
          </w:rPr>
          <w:t>https://opendata.euskadi.eus/sobre-open-data/-/normativa-open-data/</w:t>
        </w:r>
      </w:hyperlink>
    </w:p>
  </w:comment>
  <w:comment w:id="101" w:author="iker sebastian perez" w:date="2024-06-03T20:02:00Z" w:initials="iS">
    <w:p w14:paraId="71B5FDBC" w14:textId="77777777" w:rsidR="00B60204" w:rsidRDefault="00B60204" w:rsidP="00B60204">
      <w:pPr>
        <w:pStyle w:val="Textocomentario"/>
        <w:jc w:val="left"/>
      </w:pPr>
      <w:r>
        <w:rPr>
          <w:rStyle w:val="Refdecomentario"/>
        </w:rPr>
        <w:annotationRef/>
      </w:r>
      <w:r>
        <w:t>Añadir aquí mas info</w:t>
      </w:r>
    </w:p>
  </w:comment>
  <w:comment w:id="103" w:author="iker sebastian perez" w:date="2024-06-07T18:36:00Z" w:initials="iS">
    <w:p w14:paraId="587FFD7B" w14:textId="77777777" w:rsidR="004B1864" w:rsidRDefault="004B1864" w:rsidP="004B1864">
      <w:pPr>
        <w:pStyle w:val="Textocomentario"/>
        <w:jc w:val="left"/>
      </w:pPr>
      <w:r>
        <w:rPr>
          <w:rStyle w:val="Refdecomentario"/>
        </w:rPr>
        <w:annotationRef/>
      </w:r>
      <w:r>
        <w:t>49-</w:t>
      </w:r>
    </w:p>
    <w:p w14:paraId="3045CD8F" w14:textId="77777777" w:rsidR="004B1864" w:rsidRDefault="004B1864" w:rsidP="004B1864">
      <w:pPr>
        <w:pStyle w:val="Textocomentario"/>
        <w:jc w:val="left"/>
      </w:pPr>
      <w:hyperlink r:id="rId50" w:history="1">
        <w:r w:rsidRPr="00F17F74">
          <w:rPr>
            <w:rStyle w:val="Hipervnculo"/>
          </w:rPr>
          <w:t>https://datos.gob.es/es/iniciativas/open-data-euskadi</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C65802" w15:done="0"/>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2072B6B"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0517D834" w15:done="0"/>
  <w15:commentEx w15:paraId="120C8EFB" w15:done="0"/>
  <w15:commentEx w15:paraId="31476F61" w15:done="0"/>
  <w15:commentEx w15:paraId="2915D244" w15:done="0"/>
  <w15:commentEx w15:paraId="6A648773" w15:done="0"/>
  <w15:commentEx w15:paraId="69FF0E92" w15:done="0"/>
  <w15:commentEx w15:paraId="1B0DCABA" w15:done="0"/>
  <w15:commentEx w15:paraId="59C17469" w15:done="0"/>
  <w15:commentEx w15:paraId="374D5CB1" w15:done="0"/>
  <w15:commentEx w15:paraId="3F930E9D" w15:done="0"/>
  <w15:commentEx w15:paraId="2AEA675F" w15:done="0"/>
  <w15:commentEx w15:paraId="71B5FDBC" w15:done="0"/>
  <w15:commentEx w15:paraId="3045CD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52D4C2" w16cex:dateUtc="2024-05-18T16:32:00Z"/>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249BF30" w16cex:dateUtc="2024-06-02T10:16: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07CF887F" w16cex:dateUtc="2024-06-01T08:24:00Z"/>
  <w16cex:commentExtensible w16cex:durableId="5943B0CF" w16cex:dateUtc="2024-06-01T08:24:00Z"/>
  <w16cex:commentExtensible w16cex:durableId="109C48F7" w16cex:dateUtc="2024-06-01T08:24:00Z"/>
  <w16cex:commentExtensible w16cex:durableId="5DDBCD0C" w16cex:dateUtc="2024-05-23T16:16:00Z"/>
  <w16cex:commentExtensible w16cex:durableId="5A6FBF56" w16cex:dateUtc="2024-05-23T16:37:00Z"/>
  <w16cex:commentExtensible w16cex:durableId="2A0289FA" w16cex:dateUtc="2024-05-23T17:10:00Z"/>
  <w16cex:commentExtensible w16cex:durableId="489C0AF2" w16cex:dateUtc="2024-05-23T18:31:00Z"/>
  <w16cex:commentExtensible w16cex:durableId="377F4795" w16cex:dateUtc="2024-05-24T18:19:00Z"/>
  <w16cex:commentExtensible w16cex:durableId="24DFD8E7" w16cex:dateUtc="2024-05-30T17:04:00Z"/>
  <w16cex:commentExtensible w16cex:durableId="2BEBD5D3" w16cex:dateUtc="2024-05-30T17:05:00Z"/>
  <w16cex:commentExtensible w16cex:durableId="552D7708" w16cex:dateUtc="2024-05-30T17:09:00Z"/>
  <w16cex:commentExtensible w16cex:durableId="300AC4F8" w16cex:dateUtc="2024-06-03T18:02:00Z"/>
  <w16cex:commentExtensible w16cex:durableId="26C97F9E" w16cex:dateUtc="2024-06-07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C65802" w16cid:durableId="6E52D4C2"/>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2072B6B" w16cid:durableId="1249BF30"/>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0517D834" w16cid:durableId="07CF887F"/>
  <w16cid:commentId w16cid:paraId="120C8EFB" w16cid:durableId="5943B0CF"/>
  <w16cid:commentId w16cid:paraId="31476F61" w16cid:durableId="109C48F7"/>
  <w16cid:commentId w16cid:paraId="2915D244" w16cid:durableId="5DDBCD0C"/>
  <w16cid:commentId w16cid:paraId="6A648773" w16cid:durableId="5A6FBF56"/>
  <w16cid:commentId w16cid:paraId="69FF0E92" w16cid:durableId="2A0289FA"/>
  <w16cid:commentId w16cid:paraId="1B0DCABA" w16cid:durableId="489C0AF2"/>
  <w16cid:commentId w16cid:paraId="59C17469" w16cid:durableId="377F4795"/>
  <w16cid:commentId w16cid:paraId="374D5CB1" w16cid:durableId="24DFD8E7"/>
  <w16cid:commentId w16cid:paraId="3F930E9D" w16cid:durableId="2BEBD5D3"/>
  <w16cid:commentId w16cid:paraId="2AEA675F" w16cid:durableId="552D7708"/>
  <w16cid:commentId w16cid:paraId="71B5FDBC" w16cid:durableId="300AC4F8"/>
  <w16cid:commentId w16cid:paraId="3045CD8F" w16cid:durableId="26C97F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044A75" w14:textId="77777777" w:rsidR="00827392" w:rsidRDefault="00827392" w:rsidP="006403BD">
      <w:r>
        <w:separator/>
      </w:r>
    </w:p>
  </w:endnote>
  <w:endnote w:type="continuationSeparator" w:id="0">
    <w:p w14:paraId="3E87CE79" w14:textId="77777777" w:rsidR="00827392" w:rsidRDefault="00827392"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1A0685" w14:textId="77777777" w:rsidR="00827392" w:rsidRDefault="00827392" w:rsidP="006403BD">
      <w:r>
        <w:separator/>
      </w:r>
    </w:p>
  </w:footnote>
  <w:footnote w:type="continuationSeparator" w:id="0">
    <w:p w14:paraId="56148556" w14:textId="77777777" w:rsidR="00827392" w:rsidRDefault="00827392"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21D70D36" w:rsidR="00A75783" w:rsidRPr="00ED1546" w:rsidRDefault="00771DFE" w:rsidP="00FA37B9">
    <w:pPr>
      <w:pStyle w:val="Encabezado"/>
      <w:spacing w:before="0" w:after="0" w:line="240" w:lineRule="auto"/>
      <w:jc w:val="right"/>
      <w:rPr>
        <w:rFonts w:asciiTheme="majorHAnsi" w:hAnsiTheme="majorHAnsi"/>
        <w:sz w:val="20"/>
      </w:rPr>
    </w:pPr>
    <w:r w:rsidRPr="00771DFE">
      <w:rPr>
        <w:rFonts w:asciiTheme="majorHAnsi" w:hAnsiTheme="majorHAnsi"/>
        <w:sz w:val="20"/>
      </w:rPr>
      <w:t>Biker: desarrollo de un flujo completo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5DB5099"/>
    <w:multiLevelType w:val="hybridMultilevel"/>
    <w:tmpl w:val="4BD82C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2741CE5"/>
    <w:multiLevelType w:val="hybridMultilevel"/>
    <w:tmpl w:val="6E96E4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0A877B5"/>
    <w:multiLevelType w:val="hybridMultilevel"/>
    <w:tmpl w:val="3DCE84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6"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7"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1" w15:restartNumberingAfterBreak="0">
    <w:nsid w:val="4F651794"/>
    <w:multiLevelType w:val="hybridMultilevel"/>
    <w:tmpl w:val="70B4036E"/>
    <w:lvl w:ilvl="0" w:tplc="56520C14">
      <w:start w:val="1"/>
      <w:numFmt w:val="bullet"/>
      <w:lvlText w:val=""/>
      <w:lvlJc w:val="left"/>
      <w:pPr>
        <w:ind w:left="720" w:hanging="360"/>
      </w:pPr>
      <w:rPr>
        <w:rFonts w:ascii="Wingdings 3" w:hAnsi="Wingdings 3" w:hint="default"/>
        <w:color w:val="0098CD"/>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A746003"/>
    <w:multiLevelType w:val="hybridMultilevel"/>
    <w:tmpl w:val="45C88B36"/>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A1B6161"/>
    <w:multiLevelType w:val="hybridMultilevel"/>
    <w:tmpl w:val="0A8865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C694218"/>
    <w:multiLevelType w:val="hybridMultilevel"/>
    <w:tmpl w:val="EADA5B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DCD1164"/>
    <w:multiLevelType w:val="hybridMultilevel"/>
    <w:tmpl w:val="C632F3AE"/>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8346130">
    <w:abstractNumId w:val="13"/>
  </w:num>
  <w:num w:numId="2" w16cid:durableId="1953778567">
    <w:abstractNumId w:val="34"/>
  </w:num>
  <w:num w:numId="3" w16cid:durableId="1666126252">
    <w:abstractNumId w:val="17"/>
  </w:num>
  <w:num w:numId="4" w16cid:durableId="777216513">
    <w:abstractNumId w:val="0"/>
  </w:num>
  <w:num w:numId="5" w16cid:durableId="126900741">
    <w:abstractNumId w:val="5"/>
  </w:num>
  <w:num w:numId="6" w16cid:durableId="740754273">
    <w:abstractNumId w:val="20"/>
  </w:num>
  <w:num w:numId="7" w16cid:durableId="1315452512">
    <w:abstractNumId w:val="18"/>
  </w:num>
  <w:num w:numId="8" w16cid:durableId="7215094">
    <w:abstractNumId w:val="15"/>
  </w:num>
  <w:num w:numId="9" w16cid:durableId="761683974">
    <w:abstractNumId w:val="28"/>
  </w:num>
  <w:num w:numId="10" w16cid:durableId="1484278371">
    <w:abstractNumId w:val="23"/>
  </w:num>
  <w:num w:numId="11" w16cid:durableId="562375752">
    <w:abstractNumId w:val="22"/>
  </w:num>
  <w:num w:numId="12" w16cid:durableId="593168099">
    <w:abstractNumId w:val="11"/>
  </w:num>
  <w:num w:numId="13" w16cid:durableId="1679846118">
    <w:abstractNumId w:val="6"/>
  </w:num>
  <w:num w:numId="14" w16cid:durableId="508327363">
    <w:abstractNumId w:val="16"/>
  </w:num>
  <w:num w:numId="15" w16cid:durableId="1452936656">
    <w:abstractNumId w:val="16"/>
    <w:lvlOverride w:ilvl="0">
      <w:startOverride w:val="1"/>
    </w:lvlOverride>
    <w:lvlOverride w:ilvl="1">
      <w:startOverride w:val="1"/>
    </w:lvlOverride>
    <w:lvlOverride w:ilvl="2">
      <w:startOverride w:val="1"/>
    </w:lvlOverride>
  </w:num>
  <w:num w:numId="16" w16cid:durableId="111940227">
    <w:abstractNumId w:val="16"/>
  </w:num>
  <w:num w:numId="17" w16cid:durableId="1453475821">
    <w:abstractNumId w:val="35"/>
  </w:num>
  <w:num w:numId="18" w16cid:durableId="840970296">
    <w:abstractNumId w:val="33"/>
  </w:num>
  <w:num w:numId="19" w16cid:durableId="588661311">
    <w:abstractNumId w:val="37"/>
  </w:num>
  <w:num w:numId="20" w16cid:durableId="1450782334">
    <w:abstractNumId w:val="29"/>
  </w:num>
  <w:num w:numId="21" w16cid:durableId="834149997">
    <w:abstractNumId w:val="4"/>
  </w:num>
  <w:num w:numId="22" w16cid:durableId="1701979547">
    <w:abstractNumId w:val="1"/>
  </w:num>
  <w:num w:numId="23" w16cid:durableId="1804345274">
    <w:abstractNumId w:val="2"/>
  </w:num>
  <w:num w:numId="24" w16cid:durableId="1786920377">
    <w:abstractNumId w:val="21"/>
  </w:num>
  <w:num w:numId="25" w16cid:durableId="92831917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26235205">
    <w:abstractNumId w:val="33"/>
  </w:num>
  <w:num w:numId="27" w16cid:durableId="1966542765">
    <w:abstractNumId w:val="33"/>
  </w:num>
  <w:num w:numId="28" w16cid:durableId="6721463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23111908">
    <w:abstractNumId w:val="33"/>
  </w:num>
  <w:num w:numId="30" w16cid:durableId="37161931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5277854">
    <w:abstractNumId w:val="33"/>
  </w:num>
  <w:num w:numId="32" w16cid:durableId="1700429484">
    <w:abstractNumId w:val="33"/>
  </w:num>
  <w:num w:numId="33" w16cid:durableId="1214660339">
    <w:abstractNumId w:val="33"/>
  </w:num>
  <w:num w:numId="34" w16cid:durableId="1682052318">
    <w:abstractNumId w:val="33"/>
  </w:num>
  <w:num w:numId="35" w16cid:durableId="1831020579">
    <w:abstractNumId w:val="33"/>
  </w:num>
  <w:num w:numId="36" w16cid:durableId="1170753817">
    <w:abstractNumId w:val="33"/>
  </w:num>
  <w:num w:numId="37" w16cid:durableId="621690419">
    <w:abstractNumId w:val="33"/>
  </w:num>
  <w:num w:numId="38" w16cid:durableId="1375230301">
    <w:abstractNumId w:val="12"/>
  </w:num>
  <w:num w:numId="39" w16cid:durableId="47718492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82006985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099569481">
    <w:abstractNumId w:val="33"/>
  </w:num>
  <w:num w:numId="42" w16cid:durableId="1291939634">
    <w:abstractNumId w:val="33"/>
  </w:num>
  <w:num w:numId="43" w16cid:durableId="643239072">
    <w:abstractNumId w:val="33"/>
  </w:num>
  <w:num w:numId="44" w16cid:durableId="1060250663">
    <w:abstractNumId w:val="33"/>
  </w:num>
  <w:num w:numId="45" w16cid:durableId="1465275239">
    <w:abstractNumId w:val="33"/>
  </w:num>
  <w:num w:numId="46" w16cid:durableId="920527443">
    <w:abstractNumId w:val="33"/>
  </w:num>
  <w:num w:numId="47" w16cid:durableId="1320115714">
    <w:abstractNumId w:val="33"/>
  </w:num>
  <w:num w:numId="48" w16cid:durableId="1554777548">
    <w:abstractNumId w:val="33"/>
  </w:num>
  <w:num w:numId="49" w16cid:durableId="1091001668">
    <w:abstractNumId w:val="33"/>
  </w:num>
  <w:num w:numId="50" w16cid:durableId="104735039">
    <w:abstractNumId w:val="33"/>
  </w:num>
  <w:num w:numId="51" w16cid:durableId="274875148">
    <w:abstractNumId w:val="24"/>
  </w:num>
  <w:num w:numId="52" w16cid:durableId="358160720">
    <w:abstractNumId w:val="19"/>
  </w:num>
  <w:num w:numId="53" w16cid:durableId="943925023">
    <w:abstractNumId w:val="36"/>
  </w:num>
  <w:num w:numId="54" w16cid:durableId="1542938869">
    <w:abstractNumId w:val="31"/>
  </w:num>
  <w:num w:numId="55" w16cid:durableId="1644506727">
    <w:abstractNumId w:val="26"/>
  </w:num>
  <w:num w:numId="56" w16cid:durableId="197277504">
    <w:abstractNumId w:val="27"/>
  </w:num>
  <w:num w:numId="57" w16cid:durableId="1688364316">
    <w:abstractNumId w:val="10"/>
  </w:num>
  <w:num w:numId="58" w16cid:durableId="76561969">
    <w:abstractNumId w:val="14"/>
  </w:num>
  <w:num w:numId="59" w16cid:durableId="695421493">
    <w:abstractNumId w:val="9"/>
  </w:num>
  <w:num w:numId="60" w16cid:durableId="845440000">
    <w:abstractNumId w:val="7"/>
  </w:num>
  <w:num w:numId="61" w16cid:durableId="77105449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210791965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27178798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16cid:durableId="39980208">
    <w:abstractNumId w:val="25"/>
  </w:num>
  <w:num w:numId="65" w16cid:durableId="427626899">
    <w:abstractNumId w:val="32"/>
  </w:num>
  <w:num w:numId="66" w16cid:durableId="41209532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7" w16cid:durableId="1709835795">
    <w:abstractNumId w:val="33"/>
  </w:num>
  <w:num w:numId="68" w16cid:durableId="1853833580">
    <w:abstractNumId w:val="33"/>
  </w:num>
  <w:num w:numId="69" w16cid:durableId="1145003059">
    <w:abstractNumId w:val="30"/>
  </w:num>
  <w:num w:numId="70" w16cid:durableId="675110421">
    <w:abstractNumId w:val="8"/>
  </w:num>
  <w:num w:numId="71" w16cid:durableId="29426447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411707535">
    <w:abstractNumId w:val="33"/>
  </w:num>
  <w:num w:numId="73" w16cid:durableId="589854160">
    <w:abstractNumId w:val="33"/>
  </w:num>
  <w:num w:numId="74" w16cid:durableId="1919368118">
    <w:abstractNumId w:val="3"/>
  </w:num>
  <w:num w:numId="75" w16cid:durableId="1732339605">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7BAD"/>
    <w:rsid w:val="00001BAB"/>
    <w:rsid w:val="00007F50"/>
    <w:rsid w:val="00010FF7"/>
    <w:rsid w:val="00021482"/>
    <w:rsid w:val="00025B76"/>
    <w:rsid w:val="00026621"/>
    <w:rsid w:val="00030020"/>
    <w:rsid w:val="00034697"/>
    <w:rsid w:val="00034DA4"/>
    <w:rsid w:val="0005699F"/>
    <w:rsid w:val="000661C9"/>
    <w:rsid w:val="00067F39"/>
    <w:rsid w:val="00074756"/>
    <w:rsid w:val="000757FF"/>
    <w:rsid w:val="00081009"/>
    <w:rsid w:val="00081560"/>
    <w:rsid w:val="0009671D"/>
    <w:rsid w:val="000A0B45"/>
    <w:rsid w:val="000A1265"/>
    <w:rsid w:val="000A6F49"/>
    <w:rsid w:val="000B5DE1"/>
    <w:rsid w:val="000B7F10"/>
    <w:rsid w:val="000D09A0"/>
    <w:rsid w:val="000D0AB0"/>
    <w:rsid w:val="000D2AFA"/>
    <w:rsid w:val="000D5E09"/>
    <w:rsid w:val="000D706E"/>
    <w:rsid w:val="000D7085"/>
    <w:rsid w:val="000E0CC7"/>
    <w:rsid w:val="000F1427"/>
    <w:rsid w:val="001032C7"/>
    <w:rsid w:val="00105749"/>
    <w:rsid w:val="00106D5A"/>
    <w:rsid w:val="00112232"/>
    <w:rsid w:val="001320F3"/>
    <w:rsid w:val="001443DC"/>
    <w:rsid w:val="0015196F"/>
    <w:rsid w:val="001526D9"/>
    <w:rsid w:val="001545FE"/>
    <w:rsid w:val="001561F1"/>
    <w:rsid w:val="0016015B"/>
    <w:rsid w:val="0016080C"/>
    <w:rsid w:val="00162590"/>
    <w:rsid w:val="00166012"/>
    <w:rsid w:val="00167A37"/>
    <w:rsid w:val="00170517"/>
    <w:rsid w:val="00170AD8"/>
    <w:rsid w:val="00171619"/>
    <w:rsid w:val="00171AB4"/>
    <w:rsid w:val="0017234A"/>
    <w:rsid w:val="0017435A"/>
    <w:rsid w:val="00175CB7"/>
    <w:rsid w:val="00176DFC"/>
    <w:rsid w:val="001815B6"/>
    <w:rsid w:val="0018349A"/>
    <w:rsid w:val="00186992"/>
    <w:rsid w:val="00194057"/>
    <w:rsid w:val="001944D1"/>
    <w:rsid w:val="00196051"/>
    <w:rsid w:val="001A01E9"/>
    <w:rsid w:val="001A1498"/>
    <w:rsid w:val="001A17A3"/>
    <w:rsid w:val="001A2A14"/>
    <w:rsid w:val="001B0960"/>
    <w:rsid w:val="001B59CD"/>
    <w:rsid w:val="001C1B5D"/>
    <w:rsid w:val="001C2AB4"/>
    <w:rsid w:val="001C2FB3"/>
    <w:rsid w:val="001C487B"/>
    <w:rsid w:val="001C4EA4"/>
    <w:rsid w:val="001C5DBF"/>
    <w:rsid w:val="001C6C0F"/>
    <w:rsid w:val="001D1CE7"/>
    <w:rsid w:val="001D2B84"/>
    <w:rsid w:val="001D2CF4"/>
    <w:rsid w:val="001D46C8"/>
    <w:rsid w:val="001D607F"/>
    <w:rsid w:val="001D76E5"/>
    <w:rsid w:val="001E4D41"/>
    <w:rsid w:val="001E62CD"/>
    <w:rsid w:val="001F2B65"/>
    <w:rsid w:val="001F31A7"/>
    <w:rsid w:val="001F59C1"/>
    <w:rsid w:val="002014A2"/>
    <w:rsid w:val="002018CC"/>
    <w:rsid w:val="0020320E"/>
    <w:rsid w:val="0020605D"/>
    <w:rsid w:val="00206203"/>
    <w:rsid w:val="00207148"/>
    <w:rsid w:val="002071D6"/>
    <w:rsid w:val="00212BC6"/>
    <w:rsid w:val="0022598D"/>
    <w:rsid w:val="002259F5"/>
    <w:rsid w:val="00227030"/>
    <w:rsid w:val="00235CE3"/>
    <w:rsid w:val="002363A7"/>
    <w:rsid w:val="00244EAD"/>
    <w:rsid w:val="00245513"/>
    <w:rsid w:val="00246AA6"/>
    <w:rsid w:val="00247D1E"/>
    <w:rsid w:val="00252BBA"/>
    <w:rsid w:val="00261E4E"/>
    <w:rsid w:val="00266CBA"/>
    <w:rsid w:val="0027278E"/>
    <w:rsid w:val="00274397"/>
    <w:rsid w:val="00284E43"/>
    <w:rsid w:val="00285270"/>
    <w:rsid w:val="002904CE"/>
    <w:rsid w:val="00290650"/>
    <w:rsid w:val="002973E7"/>
    <w:rsid w:val="002B3E99"/>
    <w:rsid w:val="002B40D3"/>
    <w:rsid w:val="002B4706"/>
    <w:rsid w:val="002C0997"/>
    <w:rsid w:val="002D0E1D"/>
    <w:rsid w:val="002D32D1"/>
    <w:rsid w:val="002D63E4"/>
    <w:rsid w:val="002D70CE"/>
    <w:rsid w:val="002E6972"/>
    <w:rsid w:val="002F2A79"/>
    <w:rsid w:val="002F3339"/>
    <w:rsid w:val="002F4B77"/>
    <w:rsid w:val="002F51E8"/>
    <w:rsid w:val="002F76BC"/>
    <w:rsid w:val="00307490"/>
    <w:rsid w:val="00314646"/>
    <w:rsid w:val="003233AB"/>
    <w:rsid w:val="00323F19"/>
    <w:rsid w:val="00326241"/>
    <w:rsid w:val="003346D0"/>
    <w:rsid w:val="00336DDD"/>
    <w:rsid w:val="00336EA6"/>
    <w:rsid w:val="003411DE"/>
    <w:rsid w:val="0034192C"/>
    <w:rsid w:val="00344992"/>
    <w:rsid w:val="00350B2E"/>
    <w:rsid w:val="003524B4"/>
    <w:rsid w:val="0035422F"/>
    <w:rsid w:val="00354D98"/>
    <w:rsid w:val="0035742A"/>
    <w:rsid w:val="00375D60"/>
    <w:rsid w:val="00380244"/>
    <w:rsid w:val="00381D74"/>
    <w:rsid w:val="00382E79"/>
    <w:rsid w:val="003854F3"/>
    <w:rsid w:val="00392EEA"/>
    <w:rsid w:val="003945A6"/>
    <w:rsid w:val="00394706"/>
    <w:rsid w:val="003B03D5"/>
    <w:rsid w:val="003B0B59"/>
    <w:rsid w:val="003B43DD"/>
    <w:rsid w:val="003D1A96"/>
    <w:rsid w:val="003E2079"/>
    <w:rsid w:val="003E3BCF"/>
    <w:rsid w:val="003E668B"/>
    <w:rsid w:val="003E6D06"/>
    <w:rsid w:val="003F152D"/>
    <w:rsid w:val="003F24BC"/>
    <w:rsid w:val="003F6F43"/>
    <w:rsid w:val="004047F4"/>
    <w:rsid w:val="00405C2D"/>
    <w:rsid w:val="00410325"/>
    <w:rsid w:val="00413BE9"/>
    <w:rsid w:val="004203E6"/>
    <w:rsid w:val="00421B9A"/>
    <w:rsid w:val="00423E85"/>
    <w:rsid w:val="004317BA"/>
    <w:rsid w:val="00436FA0"/>
    <w:rsid w:val="0044411D"/>
    <w:rsid w:val="00445BDB"/>
    <w:rsid w:val="00446656"/>
    <w:rsid w:val="0044721E"/>
    <w:rsid w:val="00461979"/>
    <w:rsid w:val="00462A49"/>
    <w:rsid w:val="004701CE"/>
    <w:rsid w:val="00482FB6"/>
    <w:rsid w:val="00483D2A"/>
    <w:rsid w:val="0048445F"/>
    <w:rsid w:val="00490EAC"/>
    <w:rsid w:val="00492281"/>
    <w:rsid w:val="00493BAF"/>
    <w:rsid w:val="00495734"/>
    <w:rsid w:val="004A3C2A"/>
    <w:rsid w:val="004A554A"/>
    <w:rsid w:val="004B110D"/>
    <w:rsid w:val="004B1864"/>
    <w:rsid w:val="004B3CC5"/>
    <w:rsid w:val="004B6E2A"/>
    <w:rsid w:val="004B7B25"/>
    <w:rsid w:val="004C4A1D"/>
    <w:rsid w:val="004C6A33"/>
    <w:rsid w:val="004D11BF"/>
    <w:rsid w:val="004D2F77"/>
    <w:rsid w:val="004D3460"/>
    <w:rsid w:val="004D566D"/>
    <w:rsid w:val="004D57E8"/>
    <w:rsid w:val="004D5FF7"/>
    <w:rsid w:val="004E0035"/>
    <w:rsid w:val="004E1E80"/>
    <w:rsid w:val="004E49E6"/>
    <w:rsid w:val="004E5763"/>
    <w:rsid w:val="004F12D7"/>
    <w:rsid w:val="004F30CD"/>
    <w:rsid w:val="004F37AD"/>
    <w:rsid w:val="0050046E"/>
    <w:rsid w:val="00503A34"/>
    <w:rsid w:val="00506743"/>
    <w:rsid w:val="00507BAD"/>
    <w:rsid w:val="00510125"/>
    <w:rsid w:val="00510E4A"/>
    <w:rsid w:val="0051371A"/>
    <w:rsid w:val="00514164"/>
    <w:rsid w:val="005141A3"/>
    <w:rsid w:val="00514B30"/>
    <w:rsid w:val="00521A79"/>
    <w:rsid w:val="005249C6"/>
    <w:rsid w:val="0052678E"/>
    <w:rsid w:val="00532EAC"/>
    <w:rsid w:val="005356E3"/>
    <w:rsid w:val="00535E47"/>
    <w:rsid w:val="00535F70"/>
    <w:rsid w:val="005412BE"/>
    <w:rsid w:val="00545A47"/>
    <w:rsid w:val="00545B76"/>
    <w:rsid w:val="0055630B"/>
    <w:rsid w:val="00556E52"/>
    <w:rsid w:val="005612D5"/>
    <w:rsid w:val="00564097"/>
    <w:rsid w:val="005648E3"/>
    <w:rsid w:val="0056576A"/>
    <w:rsid w:val="00566798"/>
    <w:rsid w:val="005730B4"/>
    <w:rsid w:val="00573EA8"/>
    <w:rsid w:val="00585C04"/>
    <w:rsid w:val="005960D7"/>
    <w:rsid w:val="00596B3C"/>
    <w:rsid w:val="00597AD3"/>
    <w:rsid w:val="005A176D"/>
    <w:rsid w:val="005A1CF6"/>
    <w:rsid w:val="005A2B04"/>
    <w:rsid w:val="005A320A"/>
    <w:rsid w:val="005A42B1"/>
    <w:rsid w:val="005A570D"/>
    <w:rsid w:val="005B316E"/>
    <w:rsid w:val="005B3AB6"/>
    <w:rsid w:val="005B783E"/>
    <w:rsid w:val="005C358B"/>
    <w:rsid w:val="005C420C"/>
    <w:rsid w:val="005C428D"/>
    <w:rsid w:val="005D2420"/>
    <w:rsid w:val="005D4C0B"/>
    <w:rsid w:val="005D549B"/>
    <w:rsid w:val="005E77F1"/>
    <w:rsid w:val="005F110C"/>
    <w:rsid w:val="005F15CA"/>
    <w:rsid w:val="005F7168"/>
    <w:rsid w:val="005F72EA"/>
    <w:rsid w:val="00600B46"/>
    <w:rsid w:val="00601C73"/>
    <w:rsid w:val="00601F11"/>
    <w:rsid w:val="006024A4"/>
    <w:rsid w:val="006056D2"/>
    <w:rsid w:val="00610C85"/>
    <w:rsid w:val="00612192"/>
    <w:rsid w:val="006139F9"/>
    <w:rsid w:val="00613BFD"/>
    <w:rsid w:val="00613C99"/>
    <w:rsid w:val="006157F8"/>
    <w:rsid w:val="00616C3A"/>
    <w:rsid w:val="00626CB3"/>
    <w:rsid w:val="00631755"/>
    <w:rsid w:val="00633A32"/>
    <w:rsid w:val="00634CB4"/>
    <w:rsid w:val="006363C9"/>
    <w:rsid w:val="006403BD"/>
    <w:rsid w:val="006456C5"/>
    <w:rsid w:val="00651BE7"/>
    <w:rsid w:val="00653A94"/>
    <w:rsid w:val="00656555"/>
    <w:rsid w:val="0066672A"/>
    <w:rsid w:val="00670B3B"/>
    <w:rsid w:val="00672E52"/>
    <w:rsid w:val="00673D42"/>
    <w:rsid w:val="0067586F"/>
    <w:rsid w:val="0067645E"/>
    <w:rsid w:val="00682047"/>
    <w:rsid w:val="006844ED"/>
    <w:rsid w:val="00685F0D"/>
    <w:rsid w:val="00692D10"/>
    <w:rsid w:val="00694977"/>
    <w:rsid w:val="006A0D1B"/>
    <w:rsid w:val="006A253B"/>
    <w:rsid w:val="006A2575"/>
    <w:rsid w:val="006A4C97"/>
    <w:rsid w:val="006A56B3"/>
    <w:rsid w:val="006A5F9B"/>
    <w:rsid w:val="006B02A7"/>
    <w:rsid w:val="006B24A2"/>
    <w:rsid w:val="006B4B16"/>
    <w:rsid w:val="006C0EB8"/>
    <w:rsid w:val="006C6950"/>
    <w:rsid w:val="006C7AC0"/>
    <w:rsid w:val="006D17A9"/>
    <w:rsid w:val="006D1DD3"/>
    <w:rsid w:val="006D3B11"/>
    <w:rsid w:val="006D7B06"/>
    <w:rsid w:val="006E42C4"/>
    <w:rsid w:val="006E7E24"/>
    <w:rsid w:val="006F2CB9"/>
    <w:rsid w:val="006F5351"/>
    <w:rsid w:val="006F5C8E"/>
    <w:rsid w:val="0070012C"/>
    <w:rsid w:val="00701EE8"/>
    <w:rsid w:val="0070274C"/>
    <w:rsid w:val="00703325"/>
    <w:rsid w:val="007077DF"/>
    <w:rsid w:val="00710A83"/>
    <w:rsid w:val="00711904"/>
    <w:rsid w:val="0071352D"/>
    <w:rsid w:val="007173A6"/>
    <w:rsid w:val="00721613"/>
    <w:rsid w:val="0072396A"/>
    <w:rsid w:val="00726401"/>
    <w:rsid w:val="00727AE8"/>
    <w:rsid w:val="00733C65"/>
    <w:rsid w:val="00737A05"/>
    <w:rsid w:val="0074372F"/>
    <w:rsid w:val="00744529"/>
    <w:rsid w:val="00750978"/>
    <w:rsid w:val="00751A0E"/>
    <w:rsid w:val="00756442"/>
    <w:rsid w:val="0076085F"/>
    <w:rsid w:val="00763515"/>
    <w:rsid w:val="007638D8"/>
    <w:rsid w:val="00766987"/>
    <w:rsid w:val="007674F8"/>
    <w:rsid w:val="00771DE1"/>
    <w:rsid w:val="00771DFE"/>
    <w:rsid w:val="00777BAE"/>
    <w:rsid w:val="00782ED7"/>
    <w:rsid w:val="00783318"/>
    <w:rsid w:val="00783DCC"/>
    <w:rsid w:val="00785A47"/>
    <w:rsid w:val="00786945"/>
    <w:rsid w:val="0079125F"/>
    <w:rsid w:val="00793FDB"/>
    <w:rsid w:val="00795A39"/>
    <w:rsid w:val="007A2CC4"/>
    <w:rsid w:val="007A6759"/>
    <w:rsid w:val="007B76BF"/>
    <w:rsid w:val="007C18BB"/>
    <w:rsid w:val="007C267D"/>
    <w:rsid w:val="007C4004"/>
    <w:rsid w:val="007D19E2"/>
    <w:rsid w:val="007D3D85"/>
    <w:rsid w:val="007D7FB5"/>
    <w:rsid w:val="007E0007"/>
    <w:rsid w:val="007E04F8"/>
    <w:rsid w:val="007E0C1A"/>
    <w:rsid w:val="007E0D2A"/>
    <w:rsid w:val="007E14B2"/>
    <w:rsid w:val="007E20AF"/>
    <w:rsid w:val="007E2665"/>
    <w:rsid w:val="007E4A8E"/>
    <w:rsid w:val="007E7C6C"/>
    <w:rsid w:val="00800F21"/>
    <w:rsid w:val="00801891"/>
    <w:rsid w:val="00801A31"/>
    <w:rsid w:val="00805FAE"/>
    <w:rsid w:val="00806B16"/>
    <w:rsid w:val="00807C4E"/>
    <w:rsid w:val="00811669"/>
    <w:rsid w:val="00817F0D"/>
    <w:rsid w:val="00821D63"/>
    <w:rsid w:val="00821DA7"/>
    <w:rsid w:val="0082295D"/>
    <w:rsid w:val="008271B1"/>
    <w:rsid w:val="00827392"/>
    <w:rsid w:val="00831739"/>
    <w:rsid w:val="00833CA3"/>
    <w:rsid w:val="00833F7A"/>
    <w:rsid w:val="00834548"/>
    <w:rsid w:val="008414E8"/>
    <w:rsid w:val="00842384"/>
    <w:rsid w:val="00853F7B"/>
    <w:rsid w:val="008544B8"/>
    <w:rsid w:val="00855D70"/>
    <w:rsid w:val="008579F3"/>
    <w:rsid w:val="008605EF"/>
    <w:rsid w:val="008623F2"/>
    <w:rsid w:val="00863C43"/>
    <w:rsid w:val="00865E3A"/>
    <w:rsid w:val="008712C0"/>
    <w:rsid w:val="00874000"/>
    <w:rsid w:val="00877054"/>
    <w:rsid w:val="008828B3"/>
    <w:rsid w:val="008853F6"/>
    <w:rsid w:val="00885777"/>
    <w:rsid w:val="008958B1"/>
    <w:rsid w:val="008A283D"/>
    <w:rsid w:val="008A30B1"/>
    <w:rsid w:val="008A65E1"/>
    <w:rsid w:val="008A7D8A"/>
    <w:rsid w:val="008A7DBD"/>
    <w:rsid w:val="008B2972"/>
    <w:rsid w:val="008B312E"/>
    <w:rsid w:val="008B6026"/>
    <w:rsid w:val="008C0B17"/>
    <w:rsid w:val="008C0BB2"/>
    <w:rsid w:val="008C16EB"/>
    <w:rsid w:val="008C3C3F"/>
    <w:rsid w:val="008C6A91"/>
    <w:rsid w:val="008D11DB"/>
    <w:rsid w:val="008E0EE0"/>
    <w:rsid w:val="008E30AB"/>
    <w:rsid w:val="008E5F75"/>
    <w:rsid w:val="00903E56"/>
    <w:rsid w:val="00905BBA"/>
    <w:rsid w:val="00906D68"/>
    <w:rsid w:val="00910373"/>
    <w:rsid w:val="009122D5"/>
    <w:rsid w:val="00914BA4"/>
    <w:rsid w:val="009158DF"/>
    <w:rsid w:val="009161B2"/>
    <w:rsid w:val="00920246"/>
    <w:rsid w:val="00920B7C"/>
    <w:rsid w:val="00920D9A"/>
    <w:rsid w:val="009224B5"/>
    <w:rsid w:val="009229F7"/>
    <w:rsid w:val="0092741E"/>
    <w:rsid w:val="0093032A"/>
    <w:rsid w:val="00931286"/>
    <w:rsid w:val="009320EB"/>
    <w:rsid w:val="0093330E"/>
    <w:rsid w:val="00935D03"/>
    <w:rsid w:val="009450AB"/>
    <w:rsid w:val="009456EA"/>
    <w:rsid w:val="00947B4F"/>
    <w:rsid w:val="00947E28"/>
    <w:rsid w:val="009526C0"/>
    <w:rsid w:val="00953878"/>
    <w:rsid w:val="00954B24"/>
    <w:rsid w:val="00957AF5"/>
    <w:rsid w:val="0096151F"/>
    <w:rsid w:val="00962B99"/>
    <w:rsid w:val="00967EF2"/>
    <w:rsid w:val="009767F5"/>
    <w:rsid w:val="00977178"/>
    <w:rsid w:val="00985D99"/>
    <w:rsid w:val="009934F5"/>
    <w:rsid w:val="00997391"/>
    <w:rsid w:val="009A03FE"/>
    <w:rsid w:val="009A2FA9"/>
    <w:rsid w:val="009A4435"/>
    <w:rsid w:val="009A5080"/>
    <w:rsid w:val="009A684C"/>
    <w:rsid w:val="009B0758"/>
    <w:rsid w:val="009B1363"/>
    <w:rsid w:val="009B2D19"/>
    <w:rsid w:val="009B7C27"/>
    <w:rsid w:val="009C0674"/>
    <w:rsid w:val="009C1F7E"/>
    <w:rsid w:val="009C2EA7"/>
    <w:rsid w:val="009D2E3B"/>
    <w:rsid w:val="009D3C7D"/>
    <w:rsid w:val="009D5596"/>
    <w:rsid w:val="009E0F72"/>
    <w:rsid w:val="009E332E"/>
    <w:rsid w:val="009E3EA5"/>
    <w:rsid w:val="009E729C"/>
    <w:rsid w:val="009F22BD"/>
    <w:rsid w:val="009F38E3"/>
    <w:rsid w:val="009F6F17"/>
    <w:rsid w:val="00A04B95"/>
    <w:rsid w:val="00A17399"/>
    <w:rsid w:val="00A20E76"/>
    <w:rsid w:val="00A22DAF"/>
    <w:rsid w:val="00A27D78"/>
    <w:rsid w:val="00A30720"/>
    <w:rsid w:val="00A315BF"/>
    <w:rsid w:val="00A3600B"/>
    <w:rsid w:val="00A365F1"/>
    <w:rsid w:val="00A3709B"/>
    <w:rsid w:val="00A416DD"/>
    <w:rsid w:val="00A41F9B"/>
    <w:rsid w:val="00A4267C"/>
    <w:rsid w:val="00A42AF4"/>
    <w:rsid w:val="00A44739"/>
    <w:rsid w:val="00A508D7"/>
    <w:rsid w:val="00A673FF"/>
    <w:rsid w:val="00A725E6"/>
    <w:rsid w:val="00A750BC"/>
    <w:rsid w:val="00A75783"/>
    <w:rsid w:val="00A760A3"/>
    <w:rsid w:val="00A76178"/>
    <w:rsid w:val="00A76A9E"/>
    <w:rsid w:val="00A83514"/>
    <w:rsid w:val="00A872A7"/>
    <w:rsid w:val="00A943F5"/>
    <w:rsid w:val="00A976F0"/>
    <w:rsid w:val="00AA0B11"/>
    <w:rsid w:val="00AA21F0"/>
    <w:rsid w:val="00AA4E7A"/>
    <w:rsid w:val="00AB3A53"/>
    <w:rsid w:val="00AC1FF0"/>
    <w:rsid w:val="00AC691B"/>
    <w:rsid w:val="00AC7023"/>
    <w:rsid w:val="00AE0ADE"/>
    <w:rsid w:val="00AF4CDF"/>
    <w:rsid w:val="00AF4FFA"/>
    <w:rsid w:val="00B026E1"/>
    <w:rsid w:val="00B04626"/>
    <w:rsid w:val="00B100A8"/>
    <w:rsid w:val="00B21CD0"/>
    <w:rsid w:val="00B34BF5"/>
    <w:rsid w:val="00B37251"/>
    <w:rsid w:val="00B37EA5"/>
    <w:rsid w:val="00B41897"/>
    <w:rsid w:val="00B46E88"/>
    <w:rsid w:val="00B51192"/>
    <w:rsid w:val="00B51D81"/>
    <w:rsid w:val="00B52802"/>
    <w:rsid w:val="00B52C6B"/>
    <w:rsid w:val="00B5563A"/>
    <w:rsid w:val="00B557D9"/>
    <w:rsid w:val="00B5606E"/>
    <w:rsid w:val="00B56B0A"/>
    <w:rsid w:val="00B56F60"/>
    <w:rsid w:val="00B56FB6"/>
    <w:rsid w:val="00B60204"/>
    <w:rsid w:val="00B60500"/>
    <w:rsid w:val="00B60548"/>
    <w:rsid w:val="00B65840"/>
    <w:rsid w:val="00B669BF"/>
    <w:rsid w:val="00B745F2"/>
    <w:rsid w:val="00B751D4"/>
    <w:rsid w:val="00B767E7"/>
    <w:rsid w:val="00B831D9"/>
    <w:rsid w:val="00B83371"/>
    <w:rsid w:val="00B968DF"/>
    <w:rsid w:val="00B97395"/>
    <w:rsid w:val="00BA6C16"/>
    <w:rsid w:val="00BB12E6"/>
    <w:rsid w:val="00BB46B9"/>
    <w:rsid w:val="00BB470D"/>
    <w:rsid w:val="00BB5B73"/>
    <w:rsid w:val="00BB66F5"/>
    <w:rsid w:val="00BC4D72"/>
    <w:rsid w:val="00BC6C44"/>
    <w:rsid w:val="00BD009D"/>
    <w:rsid w:val="00BD4B50"/>
    <w:rsid w:val="00BD7F4E"/>
    <w:rsid w:val="00BE4B94"/>
    <w:rsid w:val="00BE4D80"/>
    <w:rsid w:val="00BF1986"/>
    <w:rsid w:val="00BF1C76"/>
    <w:rsid w:val="00BF1E9D"/>
    <w:rsid w:val="00BF7C6D"/>
    <w:rsid w:val="00C03714"/>
    <w:rsid w:val="00C10A65"/>
    <w:rsid w:val="00C235D4"/>
    <w:rsid w:val="00C23992"/>
    <w:rsid w:val="00C24237"/>
    <w:rsid w:val="00C25BBD"/>
    <w:rsid w:val="00C308C3"/>
    <w:rsid w:val="00C335B1"/>
    <w:rsid w:val="00C355B2"/>
    <w:rsid w:val="00C36583"/>
    <w:rsid w:val="00C40C24"/>
    <w:rsid w:val="00C43836"/>
    <w:rsid w:val="00C443D1"/>
    <w:rsid w:val="00C45209"/>
    <w:rsid w:val="00C455F2"/>
    <w:rsid w:val="00C54CA0"/>
    <w:rsid w:val="00C67CB4"/>
    <w:rsid w:val="00C71EAB"/>
    <w:rsid w:val="00C74A60"/>
    <w:rsid w:val="00C770A1"/>
    <w:rsid w:val="00C84740"/>
    <w:rsid w:val="00C861A7"/>
    <w:rsid w:val="00C87E3C"/>
    <w:rsid w:val="00C921D5"/>
    <w:rsid w:val="00C9222E"/>
    <w:rsid w:val="00C92760"/>
    <w:rsid w:val="00C94353"/>
    <w:rsid w:val="00CA0022"/>
    <w:rsid w:val="00CA0785"/>
    <w:rsid w:val="00CA1B05"/>
    <w:rsid w:val="00CA23D3"/>
    <w:rsid w:val="00CA5158"/>
    <w:rsid w:val="00CA592A"/>
    <w:rsid w:val="00CB0213"/>
    <w:rsid w:val="00CB289E"/>
    <w:rsid w:val="00CB41D0"/>
    <w:rsid w:val="00CB6C92"/>
    <w:rsid w:val="00CC20E9"/>
    <w:rsid w:val="00CC3CB9"/>
    <w:rsid w:val="00CC6ED1"/>
    <w:rsid w:val="00CD1407"/>
    <w:rsid w:val="00CD67A3"/>
    <w:rsid w:val="00CD681B"/>
    <w:rsid w:val="00CE2B01"/>
    <w:rsid w:val="00CE2BFF"/>
    <w:rsid w:val="00CE5B84"/>
    <w:rsid w:val="00CF23F6"/>
    <w:rsid w:val="00CF3BED"/>
    <w:rsid w:val="00CF46C6"/>
    <w:rsid w:val="00CF69FA"/>
    <w:rsid w:val="00D04008"/>
    <w:rsid w:val="00D04325"/>
    <w:rsid w:val="00D117C0"/>
    <w:rsid w:val="00D122BB"/>
    <w:rsid w:val="00D12E3B"/>
    <w:rsid w:val="00D14067"/>
    <w:rsid w:val="00D1465D"/>
    <w:rsid w:val="00D21AAF"/>
    <w:rsid w:val="00D21DB1"/>
    <w:rsid w:val="00D26E0E"/>
    <w:rsid w:val="00D27049"/>
    <w:rsid w:val="00D27B04"/>
    <w:rsid w:val="00D309DE"/>
    <w:rsid w:val="00D34BAD"/>
    <w:rsid w:val="00D355ED"/>
    <w:rsid w:val="00D35D9D"/>
    <w:rsid w:val="00D412BA"/>
    <w:rsid w:val="00D45947"/>
    <w:rsid w:val="00D45C8A"/>
    <w:rsid w:val="00D46BC9"/>
    <w:rsid w:val="00D53792"/>
    <w:rsid w:val="00D56ABE"/>
    <w:rsid w:val="00D57ADA"/>
    <w:rsid w:val="00D60F91"/>
    <w:rsid w:val="00D808AE"/>
    <w:rsid w:val="00D8217B"/>
    <w:rsid w:val="00D907A9"/>
    <w:rsid w:val="00D90A46"/>
    <w:rsid w:val="00D92F3B"/>
    <w:rsid w:val="00D936E1"/>
    <w:rsid w:val="00D952D8"/>
    <w:rsid w:val="00D95D14"/>
    <w:rsid w:val="00D9685B"/>
    <w:rsid w:val="00D96FFE"/>
    <w:rsid w:val="00D971A1"/>
    <w:rsid w:val="00DA0FCE"/>
    <w:rsid w:val="00DA4233"/>
    <w:rsid w:val="00DA43A0"/>
    <w:rsid w:val="00DA6AB7"/>
    <w:rsid w:val="00DB206D"/>
    <w:rsid w:val="00DB46A4"/>
    <w:rsid w:val="00DB474F"/>
    <w:rsid w:val="00DB67DA"/>
    <w:rsid w:val="00DC17B0"/>
    <w:rsid w:val="00DC76E9"/>
    <w:rsid w:val="00DD1DE6"/>
    <w:rsid w:val="00DE1938"/>
    <w:rsid w:val="00DF3713"/>
    <w:rsid w:val="00E0141A"/>
    <w:rsid w:val="00E0542A"/>
    <w:rsid w:val="00E0606C"/>
    <w:rsid w:val="00E11B5A"/>
    <w:rsid w:val="00E14017"/>
    <w:rsid w:val="00E309EC"/>
    <w:rsid w:val="00E34154"/>
    <w:rsid w:val="00E47EF9"/>
    <w:rsid w:val="00E56DFE"/>
    <w:rsid w:val="00E62AD5"/>
    <w:rsid w:val="00E6627F"/>
    <w:rsid w:val="00E72EFB"/>
    <w:rsid w:val="00E769EB"/>
    <w:rsid w:val="00E76BE8"/>
    <w:rsid w:val="00E76D35"/>
    <w:rsid w:val="00E76D83"/>
    <w:rsid w:val="00E80C66"/>
    <w:rsid w:val="00E82076"/>
    <w:rsid w:val="00E8500C"/>
    <w:rsid w:val="00E87B75"/>
    <w:rsid w:val="00E9074A"/>
    <w:rsid w:val="00E907FE"/>
    <w:rsid w:val="00E94CF7"/>
    <w:rsid w:val="00EA4786"/>
    <w:rsid w:val="00EA6976"/>
    <w:rsid w:val="00EA6FAC"/>
    <w:rsid w:val="00EA710F"/>
    <w:rsid w:val="00EB04A4"/>
    <w:rsid w:val="00EB5F73"/>
    <w:rsid w:val="00EC4EA9"/>
    <w:rsid w:val="00EC6233"/>
    <w:rsid w:val="00EC62F6"/>
    <w:rsid w:val="00EC771B"/>
    <w:rsid w:val="00ED0744"/>
    <w:rsid w:val="00ED1546"/>
    <w:rsid w:val="00ED3731"/>
    <w:rsid w:val="00ED7BBD"/>
    <w:rsid w:val="00EE0DA6"/>
    <w:rsid w:val="00EE17E5"/>
    <w:rsid w:val="00EE2FDA"/>
    <w:rsid w:val="00EE6047"/>
    <w:rsid w:val="00EF14BC"/>
    <w:rsid w:val="00EF22CD"/>
    <w:rsid w:val="00EF25B7"/>
    <w:rsid w:val="00EF7E3C"/>
    <w:rsid w:val="00F03624"/>
    <w:rsid w:val="00F06610"/>
    <w:rsid w:val="00F134D2"/>
    <w:rsid w:val="00F21831"/>
    <w:rsid w:val="00F22A8A"/>
    <w:rsid w:val="00F249DB"/>
    <w:rsid w:val="00F252A7"/>
    <w:rsid w:val="00F25A20"/>
    <w:rsid w:val="00F30D00"/>
    <w:rsid w:val="00F30F01"/>
    <w:rsid w:val="00F31343"/>
    <w:rsid w:val="00F31519"/>
    <w:rsid w:val="00F342EF"/>
    <w:rsid w:val="00F36907"/>
    <w:rsid w:val="00F37CFB"/>
    <w:rsid w:val="00F400EA"/>
    <w:rsid w:val="00F4616C"/>
    <w:rsid w:val="00F50737"/>
    <w:rsid w:val="00F527EC"/>
    <w:rsid w:val="00F55627"/>
    <w:rsid w:val="00F56206"/>
    <w:rsid w:val="00F57252"/>
    <w:rsid w:val="00F67C10"/>
    <w:rsid w:val="00F77190"/>
    <w:rsid w:val="00F77FBA"/>
    <w:rsid w:val="00F82702"/>
    <w:rsid w:val="00F85354"/>
    <w:rsid w:val="00F874A3"/>
    <w:rsid w:val="00F97999"/>
    <w:rsid w:val="00FA0670"/>
    <w:rsid w:val="00FA21E3"/>
    <w:rsid w:val="00FA37B9"/>
    <w:rsid w:val="00FA49F3"/>
    <w:rsid w:val="00FA49FE"/>
    <w:rsid w:val="00FA5BE5"/>
    <w:rsid w:val="00FA61D3"/>
    <w:rsid w:val="00FA72B8"/>
    <w:rsid w:val="00FA7395"/>
    <w:rsid w:val="00FA7727"/>
    <w:rsid w:val="00FB1CA3"/>
    <w:rsid w:val="00FB4440"/>
    <w:rsid w:val="00FB6F23"/>
    <w:rsid w:val="00FB7961"/>
    <w:rsid w:val="00FC4A7B"/>
    <w:rsid w:val="00FD4A00"/>
    <w:rsid w:val="00FD731D"/>
    <w:rsid w:val="00FE29CC"/>
    <w:rsid w:val="00FE3D4B"/>
    <w:rsid w:val="00FE43BC"/>
    <w:rsid w:val="00FF1098"/>
    <w:rsid w:val="00FF319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 w:type="table" w:styleId="Tabladelista3">
    <w:name w:val="List Table 3"/>
    <w:basedOn w:val="Tablanormal"/>
    <w:uiPriority w:val="48"/>
    <w:rsid w:val="003E6D06"/>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ipervnculovisitado">
    <w:name w:val="FollowedHyperlink"/>
    <w:basedOn w:val="Fuentedeprrafopredeter"/>
    <w:uiPriority w:val="99"/>
    <w:semiHidden/>
    <w:unhideWhenUsed/>
    <w:rsid w:val="007564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7807566">
      <w:bodyDiv w:val="1"/>
      <w:marLeft w:val="0"/>
      <w:marRight w:val="0"/>
      <w:marTop w:val="0"/>
      <w:marBottom w:val="0"/>
      <w:divBdr>
        <w:top w:val="none" w:sz="0" w:space="0" w:color="auto"/>
        <w:left w:val="none" w:sz="0" w:space="0" w:color="auto"/>
        <w:bottom w:val="none" w:sz="0" w:space="0" w:color="auto"/>
        <w:right w:val="none" w:sz="0" w:space="0" w:color="auto"/>
      </w:divBdr>
      <w:divsChild>
        <w:div w:id="2043627843">
          <w:marLeft w:val="0"/>
          <w:marRight w:val="0"/>
          <w:marTop w:val="0"/>
          <w:marBottom w:val="0"/>
          <w:divBdr>
            <w:top w:val="none" w:sz="0" w:space="0" w:color="auto"/>
            <w:left w:val="none" w:sz="0" w:space="0" w:color="auto"/>
            <w:bottom w:val="none" w:sz="0" w:space="0" w:color="auto"/>
            <w:right w:val="none" w:sz="0" w:space="0" w:color="auto"/>
          </w:divBdr>
          <w:divsChild>
            <w:div w:id="2918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635928">
      <w:bodyDiv w:val="1"/>
      <w:marLeft w:val="0"/>
      <w:marRight w:val="0"/>
      <w:marTop w:val="0"/>
      <w:marBottom w:val="0"/>
      <w:divBdr>
        <w:top w:val="none" w:sz="0" w:space="0" w:color="auto"/>
        <w:left w:val="none" w:sz="0" w:space="0" w:color="auto"/>
        <w:bottom w:val="none" w:sz="0" w:space="0" w:color="auto"/>
        <w:right w:val="none" w:sz="0" w:space="0" w:color="auto"/>
      </w:divBdr>
      <w:divsChild>
        <w:div w:id="1226181370">
          <w:marLeft w:val="0"/>
          <w:marRight w:val="0"/>
          <w:marTop w:val="0"/>
          <w:marBottom w:val="0"/>
          <w:divBdr>
            <w:top w:val="none" w:sz="0" w:space="0" w:color="auto"/>
            <w:left w:val="none" w:sz="0" w:space="0" w:color="auto"/>
            <w:bottom w:val="none" w:sz="0" w:space="0" w:color="auto"/>
            <w:right w:val="none" w:sz="0" w:space="0" w:color="auto"/>
          </w:divBdr>
          <w:divsChild>
            <w:div w:id="22014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4728">
      <w:bodyDiv w:val="1"/>
      <w:marLeft w:val="0"/>
      <w:marRight w:val="0"/>
      <w:marTop w:val="0"/>
      <w:marBottom w:val="0"/>
      <w:divBdr>
        <w:top w:val="none" w:sz="0" w:space="0" w:color="auto"/>
        <w:left w:val="none" w:sz="0" w:space="0" w:color="auto"/>
        <w:bottom w:val="none" w:sz="0" w:space="0" w:color="auto"/>
        <w:right w:val="none" w:sz="0" w:space="0" w:color="auto"/>
      </w:divBdr>
      <w:divsChild>
        <w:div w:id="1554195413">
          <w:marLeft w:val="0"/>
          <w:marRight w:val="0"/>
          <w:marTop w:val="0"/>
          <w:marBottom w:val="0"/>
          <w:divBdr>
            <w:top w:val="none" w:sz="0" w:space="0" w:color="auto"/>
            <w:left w:val="none" w:sz="0" w:space="0" w:color="auto"/>
            <w:bottom w:val="none" w:sz="0" w:space="0" w:color="auto"/>
            <w:right w:val="none" w:sz="0" w:space="0" w:color="auto"/>
          </w:divBdr>
          <w:divsChild>
            <w:div w:id="75478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5011">
      <w:bodyDiv w:val="1"/>
      <w:marLeft w:val="0"/>
      <w:marRight w:val="0"/>
      <w:marTop w:val="0"/>
      <w:marBottom w:val="0"/>
      <w:divBdr>
        <w:top w:val="none" w:sz="0" w:space="0" w:color="auto"/>
        <w:left w:val="none" w:sz="0" w:space="0" w:color="auto"/>
        <w:bottom w:val="none" w:sz="0" w:space="0" w:color="auto"/>
        <w:right w:val="none" w:sz="0" w:space="0" w:color="auto"/>
      </w:divBdr>
      <w:divsChild>
        <w:div w:id="1599676997">
          <w:marLeft w:val="0"/>
          <w:marRight w:val="0"/>
          <w:marTop w:val="0"/>
          <w:marBottom w:val="0"/>
          <w:divBdr>
            <w:top w:val="none" w:sz="0" w:space="0" w:color="auto"/>
            <w:left w:val="none" w:sz="0" w:space="0" w:color="auto"/>
            <w:bottom w:val="none" w:sz="0" w:space="0" w:color="auto"/>
            <w:right w:val="none" w:sz="0" w:space="0" w:color="auto"/>
          </w:divBdr>
          <w:divsChild>
            <w:div w:id="167033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29901">
      <w:bodyDiv w:val="1"/>
      <w:marLeft w:val="0"/>
      <w:marRight w:val="0"/>
      <w:marTop w:val="0"/>
      <w:marBottom w:val="0"/>
      <w:divBdr>
        <w:top w:val="none" w:sz="0" w:space="0" w:color="auto"/>
        <w:left w:val="none" w:sz="0" w:space="0" w:color="auto"/>
        <w:bottom w:val="none" w:sz="0" w:space="0" w:color="auto"/>
        <w:right w:val="none" w:sz="0" w:space="0" w:color="auto"/>
      </w:divBdr>
      <w:divsChild>
        <w:div w:id="2012172569">
          <w:marLeft w:val="0"/>
          <w:marRight w:val="0"/>
          <w:marTop w:val="0"/>
          <w:marBottom w:val="0"/>
          <w:divBdr>
            <w:top w:val="none" w:sz="0" w:space="0" w:color="auto"/>
            <w:left w:val="none" w:sz="0" w:space="0" w:color="auto"/>
            <w:bottom w:val="none" w:sz="0" w:space="0" w:color="auto"/>
            <w:right w:val="none" w:sz="0" w:space="0" w:color="auto"/>
          </w:divBdr>
          <w:divsChild>
            <w:div w:id="72930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7529">
      <w:bodyDiv w:val="1"/>
      <w:marLeft w:val="0"/>
      <w:marRight w:val="0"/>
      <w:marTop w:val="0"/>
      <w:marBottom w:val="0"/>
      <w:divBdr>
        <w:top w:val="none" w:sz="0" w:space="0" w:color="auto"/>
        <w:left w:val="none" w:sz="0" w:space="0" w:color="auto"/>
        <w:bottom w:val="none" w:sz="0" w:space="0" w:color="auto"/>
        <w:right w:val="none" w:sz="0" w:space="0" w:color="auto"/>
      </w:divBdr>
    </w:div>
    <w:div w:id="1365247666">
      <w:bodyDiv w:val="1"/>
      <w:marLeft w:val="0"/>
      <w:marRight w:val="0"/>
      <w:marTop w:val="0"/>
      <w:marBottom w:val="0"/>
      <w:divBdr>
        <w:top w:val="none" w:sz="0" w:space="0" w:color="auto"/>
        <w:left w:val="none" w:sz="0" w:space="0" w:color="auto"/>
        <w:bottom w:val="none" w:sz="0" w:space="0" w:color="auto"/>
        <w:right w:val="none" w:sz="0" w:space="0" w:color="auto"/>
      </w:divBdr>
      <w:divsChild>
        <w:div w:id="1457063204">
          <w:marLeft w:val="0"/>
          <w:marRight w:val="0"/>
          <w:marTop w:val="0"/>
          <w:marBottom w:val="0"/>
          <w:divBdr>
            <w:top w:val="none" w:sz="0" w:space="0" w:color="auto"/>
            <w:left w:val="none" w:sz="0" w:space="0" w:color="auto"/>
            <w:bottom w:val="none" w:sz="0" w:space="0" w:color="auto"/>
            <w:right w:val="none" w:sz="0" w:space="0" w:color="auto"/>
          </w:divBdr>
          <w:divsChild>
            <w:div w:id="53839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tableau.com/es-es" TargetMode="External"/><Relationship Id="rId21" Type="http://schemas.openxmlformats.org/officeDocument/2006/relationships/hyperlink" Target="https://www.mysql.com/" TargetMode="External"/><Relationship Id="rId34" Type="http://schemas.openxmlformats.org/officeDocument/2006/relationships/hyperlink" Target="https://www.ibm.com/es-es/topics/unsupervised-learning" TargetMode="External"/><Relationship Id="rId42" Type="http://schemas.openxmlformats.org/officeDocument/2006/relationships/hyperlink" Target="https://medium.com/@esmeradovela/las-5-etapas-del-ciclo-de-vida-de-los-datos-f4ddc3c1ed3f" TargetMode="External"/><Relationship Id="rId47" Type="http://schemas.openxmlformats.org/officeDocument/2006/relationships/hyperlink" Target="https://www.boe.es/eli/es/lo/2018/12/05/3" TargetMode="External"/><Relationship Id="rId50" Type="http://schemas.openxmlformats.org/officeDocument/2006/relationships/hyperlink" Target="https://datos.gob.es/es/iniciativas/open-data-euskadi"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9" Type="http://schemas.openxmlformats.org/officeDocument/2006/relationships/hyperlink" Target="https://redis.io/es/"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40" Type="http://schemas.openxmlformats.org/officeDocument/2006/relationships/hyperlink" Target="https://www.qlik.com/es-es/products/qlikview" TargetMode="External"/><Relationship Id="rId45" Type="http://schemas.openxmlformats.org/officeDocument/2006/relationships/hyperlink" Target="https://www.scrumdesk.com/"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d3js.org/what-is-d3" TargetMode="External"/><Relationship Id="rId49" Type="http://schemas.openxmlformats.org/officeDocument/2006/relationships/hyperlink" Target="https://opendata.euskadi.eus/sobre-open-data/-/normativa-open-data/"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keepcoding.io/blog/control-de-versiones-con-git/"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joserzapata.github.io/courses/python-ciencia-datos/visualizacion/" TargetMode="External"/><Relationship Id="rId43" Type="http://schemas.openxmlformats.org/officeDocument/2006/relationships/hyperlink" Target="https://www.xataka.com/basics/que-github-que-que-le-ofrece-a-desarrolladores" TargetMode="External"/><Relationship Id="rId48" Type="http://schemas.openxmlformats.org/officeDocument/2006/relationships/hyperlink" Target="https://www.boe.es/buscar/doc.php?id=DOUE-L-2016-80807" TargetMode="External"/><Relationship Id="rId8" Type="http://schemas.openxmlformats.org/officeDocument/2006/relationships/hyperlink" Target="https://revista.dgt.es/es/reportajes/2015/11NOVIEMBRE/1113Comobity-la-App-segura-para-ciclistas.shtml"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economipedia.com/definiciones/teorema-de-bayes.html" TargetMode="External"/><Relationship Id="rId38" Type="http://schemas.openxmlformats.org/officeDocument/2006/relationships/hyperlink" Target="https://www.microsoft.com/es-es/power-platform/products/power-bi" TargetMode="External"/><Relationship Id="rId46" Type="http://schemas.openxmlformats.org/officeDocument/2006/relationships/hyperlink" Target="https://opendata.euskadi.eus/general/-/informacion-legal-opendata/" TargetMode="External"/><Relationship Id="rId20" Type="http://schemas.openxmlformats.org/officeDocument/2006/relationships/hyperlink" Target="https://www.oracle.com/es/database/what-is-a-relational-database/" TargetMode="External"/><Relationship Id="rId41" Type="http://schemas.openxmlformats.org/officeDocument/2006/relationships/hyperlink" Target="https://www.sap.com/spain/products/technology-platform/bi-platform.html"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hyperlink" Target="https://api.euskadi.eus/air-quality/measurements/daily/counties/%7bprov%7d/from/%7binicio%7d/to/%7bfin%7d" TargetMode="Externa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hyperlink" Target="https://api.euskadi.eus/traffic/v1.0/flows/byYear/%7byear_month%5b0%5d%7d/%7byear_month%5b1%5d%7d/byMeter/%7bmeterId%7d" TargetMode="Externa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4.jpeg"/><Relationship Id="rId29" Type="http://schemas.openxmlformats.org/officeDocument/2006/relationships/hyperlink" Target="https://api.euskadi.eus/euskalmet/stations/%7best%7d/%7bsnap%7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api.euskadi.eus/traffic/v1.0/meters?_page=%7bconfig.num_pag_meter%7d"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hyperlink" Target="https://api.euskadi.eus/traffic/v1.0/meters" TargetMode="External"/><Relationship Id="rId28" Type="http://schemas.openxmlformats.org/officeDocument/2006/relationships/hyperlink" Target="https://api.euskadi.eus/traffic//v1.0/incidences/byDate/%7byear%7d/%7bmonth%7d/%7bday%7d" TargetMode="External"/><Relationship Id="rId10" Type="http://schemas.openxmlformats.org/officeDocument/2006/relationships/endnotes" Target="endnotes.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hyperlink" Target="https://api.euskadi.eus/euskalmet/stations" TargetMode="Externa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3.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4.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803</TotalTime>
  <Pages>59</Pages>
  <Words>21062</Words>
  <Characters>115845</Characters>
  <Application>Microsoft Office Word</Application>
  <DocSecurity>0</DocSecurity>
  <Lines>965</Lines>
  <Paragraphs>273</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36634</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86</cp:revision>
  <cp:lastPrinted>2019-08-05T13:11:00Z</cp:lastPrinted>
  <dcterms:created xsi:type="dcterms:W3CDTF">2019-09-27T08:36:00Z</dcterms:created>
  <dcterms:modified xsi:type="dcterms:W3CDTF">2024-06-07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Lpm9HXHu"/&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